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rsidRPr="00B239CC">
        <w:t>Douglas</w:t>
      </w:r>
      <w:r>
        <w:t xml:space="preserve">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r w:rsidR="00AF0C98">
        <w:t>C</w:t>
      </w:r>
      <w:r w:rsidR="001944B6" w:rsidRPr="001944B6">
        <w:t>enter,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1B3541D0" w:rsidR="005E4A6F" w:rsidRPr="0033109F" w:rsidRDefault="007E67ED" w:rsidP="005E4A6F">
      <w:r>
        <w:t>4</w:t>
      </w:r>
      <w:r w:rsidR="005E4A6F" w:rsidRPr="0033109F">
        <w:t xml:space="preserve">. </w:t>
      </w:r>
      <w:r w:rsidR="005E4A6F" w:rsidRPr="005E4A6F">
        <w:t>Department of Ecology and Evolutionary Biology, University of California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66EB3EA0"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subantarctic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were cleaned</w:t>
      </w:r>
      <w:r w:rsidR="00326346">
        <w:t xml:space="preserve"> and 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T</w:t>
      </w:r>
      <w:r w:rsidR="00B8206B">
        <w:t xml:space="preserve">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25FEA666"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superba</w:t>
      </w:r>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xlbGVjdHJvbmljLXJlc291cmNlLW51bT4xMC4xMTExL2djYi4xNjAw
OTwvZWxlY3Ryb25pYy1yZXNvdXJjZS1udW0+PC9yZWNvcmQ+PC9DaXRlPjwvRW5kTm90ZT5=
</w:fldData>
        </w:fldChar>
      </w:r>
      <w:r w:rsidR="00295FBA">
        <w:instrText xml:space="preserve"> ADDIN EN.CITE </w:instrText>
      </w:r>
      <w:r w:rsidR="00295FBA">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xlbGVjdHJvbmljLXJlc291cmNlLW51bT4xMC4xMTExL2djYi4xNjAw
OTwvZWxlY3Ryb25pYy1yZXNvdXJjZS1udW0+PC9yZWNvcmQ+PC9DaXRlPjwvRW5kTm90ZT5=
</w:fldData>
        </w:fldChar>
      </w:r>
      <w:r w:rsidR="00295FBA">
        <w:instrText xml:space="preserve"> ADDIN EN.CITE.DATA </w:instrText>
      </w:r>
      <w:r w:rsidR="00295FBA">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MTAuMTAw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</w:fldData>
        </w:fldChar>
      </w:r>
      <w:r w:rsidR="0002239D">
        <w:instrText xml:space="preserve"> ADDIN EN.CITE </w:instrText>
      </w:r>
      <w:r w:rsidR="0002239D">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MTAuMTAw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</w:fldData>
        </w:fldChar>
      </w:r>
      <w:r w:rsidR="0002239D">
        <w:instrText xml:space="preserve"> ADDIN EN.CITE.DATA </w:instrText>
      </w:r>
      <w:r w:rsidR="0002239D">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5AFA9B4E"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leopard</w:t>
      </w:r>
      <w:r w:rsidR="00302FE2">
        <w:t xml:space="preserve"> (</w:t>
      </w:r>
      <w:proofErr w:type="spellStart"/>
      <w:r w:rsidR="00302FE2" w:rsidRPr="00CB4821">
        <w:rPr>
          <w:i/>
        </w:rPr>
        <w:t>Hydrurga</w:t>
      </w:r>
      <w:proofErr w:type="spellEnd"/>
      <w:r w:rsidR="00302FE2" w:rsidRPr="00CB4821">
        <w:rPr>
          <w:i/>
        </w:rPr>
        <w:t xml:space="preserve"> </w:t>
      </w:r>
      <w:proofErr w:type="spellStart"/>
      <w:r w:rsidR="00302FE2" w:rsidRPr="00CB4821">
        <w:rPr>
          <w:i/>
        </w:rPr>
        <w:t>leptonyx</w:t>
      </w:r>
      <w:proofErr w:type="spellEnd"/>
      <w:r w:rsidR="00302FE2">
        <w:t>), and Weddell (</w:t>
      </w:r>
      <w:proofErr w:type="spellStart"/>
      <w:r w:rsidR="00302FE2" w:rsidRPr="00B26AF2">
        <w:rPr>
          <w:i/>
        </w:rPr>
        <w:t>Leptonychotes</w:t>
      </w:r>
      <w:proofErr w:type="spellEnd"/>
      <w:r w:rsidR="00302FE2" w:rsidRPr="00B26AF2">
        <w:rPr>
          <w:i/>
        </w:rPr>
        <w:t xml:space="preserve"> </w:t>
      </w:r>
      <w:proofErr w:type="spellStart"/>
      <w:r w:rsidR="00302FE2" w:rsidRPr="00B26AF2">
        <w:rPr>
          <w:i/>
        </w:rPr>
        <w:t>weddellii</w:t>
      </w:r>
      <w:proofErr w:type="spellEnd"/>
      <w:r w:rsidR="00302FE2">
        <w:t xml:space="preserve">) </w:t>
      </w:r>
      <w:r>
        <w:t xml:space="preserve">seals, </w:t>
      </w:r>
      <w:r w:rsidR="0061710F">
        <w:t xml:space="preserve">as well as </w:t>
      </w:r>
      <w:r>
        <w:t>the subantarctic Southern elephant seal (</w:t>
      </w:r>
      <w:r w:rsidRPr="00CB4821">
        <w:rPr>
          <w:i/>
        </w:rPr>
        <w:t xml:space="preserve">Mirounga </w:t>
      </w:r>
      <w:proofErr w:type="spellStart"/>
      <w:r w:rsidRPr="00CB4821">
        <w:rPr>
          <w:i/>
        </w:rPr>
        <w:t>leonina</w:t>
      </w:r>
      <w:proofErr w:type="spellEnd"/>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xlbGVjdHJvbmljLXJlc291cmNlLW51bT4xMC4xMDk4L3JzcGIuMjAwMy4y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</w:fldData>
        </w:fldChar>
      </w:r>
      <w:r w:rsidR="00295FBA">
        <w:instrText xml:space="preserve"> ADDIN EN.CITE </w:instrText>
      </w:r>
      <w:r w:rsidR="00295FBA">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xlbGVjdHJvbmljLXJlc291cmNlLW51bT4xMC4xMDk4L3JzcGIuMjAwMy4y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</w:fldData>
        </w:fldChar>
      </w:r>
      <w:r w:rsidR="00295FBA">
        <w:instrText xml:space="preserve"> ADDIN EN.CITE.DATA </w:instrText>
      </w:r>
      <w:r w:rsidR="00295FBA">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GVsZWN0cm9uaWMtcmVz
b3VyY2UtbnVtPjEwLjEwMDcvczAwMzAwLTAyMi0wMzEwNC02PC9lbGVjdHJvbmljLXJlc291cmNl
LW51bT48L3JlY29yZD48L0NpdGU+PC9FbmROb3RlPgB=
</w:fldData>
        </w:fldChar>
      </w:r>
      <w:r w:rsidR="00295FBA">
        <w:instrText xml:space="preserve"> ADDIN EN.CITE </w:instrText>
      </w:r>
      <w:r w:rsidR="00295FBA">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GVsZWN0cm9uaWMtcmVz
b3VyY2UtbnVtPjEwLjEwMDcvczAwMzAwLTAyMi0wMzEwNC02PC9lbGVjdHJvbmljLXJlc291cmNl
LW51bT48L3JlY29yZD48L0NpdGU+PC9FbmROb3RlPgB=
</w:fldData>
        </w:fldChar>
      </w:r>
      <w:r w:rsidR="00295FBA">
        <w:instrText xml:space="preserve"> ADDIN EN.CITE.DATA </w:instrText>
      </w:r>
      <w:r w:rsidR="00295FBA">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7CA22E2C"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4xMC4xMDE2L2ouZmlzaHJlcy4yMDE1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==
</w:fldData>
        </w:fldChar>
      </w:r>
      <w:r w:rsidR="001D03D5">
        <w:instrText xml:space="preserve"> ADDIN EN.CITE </w:instrText>
      </w:r>
      <w:r w:rsidR="001D03D5">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4xMC4xMDE2L2ouZmlzaHJlcy4yMDE1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==
</w:fldData>
        </w:fldChar>
      </w:r>
      <w:r w:rsidR="001D03D5">
        <w:instrText xml:space="preserve"> ADDIN EN.CITE.DATA </w:instrText>
      </w:r>
      <w:r w:rsidR="001D03D5">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Arctocephalus gazella</w:t>
      </w:r>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02239D">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electronic-resource-num&gt;10.3354/meps13176&lt;/electronic-resource-num&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754DF1CD"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w:t>
      </w:r>
      <w:proofErr w:type="spellStart"/>
      <w:r w:rsidR="006F1F3E">
        <w:t>Seasfolk</w:t>
      </w:r>
      <w:proofErr w:type="spellEnd"/>
      <w:r w:rsidR="006F1F3E">
        <w:t>’</w:t>
      </w:r>
      <w:r w:rsidR="00F84C1D">
        <w:t>)</w:t>
      </w:r>
      <w:r w:rsidR="006527DC">
        <w:t xml:space="preserve"> surveys were conducted by INACH from 1997/98 to 2006/07. The U.S. AMLR </w:t>
      </w:r>
      <w:r w:rsidR="00BA4DFA">
        <w:t>Program</w:t>
      </w:r>
      <w:r w:rsidR="006527DC">
        <w:t xml:space="preserve"> resumed these </w:t>
      </w:r>
      <w:r w:rsidR="00181083">
        <w:t>surveys</w:t>
      </w:r>
      <w:r w:rsidR="006527DC">
        <w:t xml:space="preserve"> in 2009/10, and</w:t>
      </w:r>
      <w:r w:rsidR="008E4F18">
        <w:t xml:space="preserve">, except for 2020/21 when the field season was </w:t>
      </w:r>
      <w:r w:rsidR="00326346">
        <w:t>cancelled</w:t>
      </w:r>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0480F163"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EC72BC">
        <w:t xml:space="preserve">Phocids were only recorded if they were hauled out on land, and not if they were on an ice flow or in the intertidal. </w:t>
      </w:r>
      <w:r w:rsidR="00FF52A4">
        <w:t xml:space="preserve">After the survey, data were entered into a database or otherwise archived. </w:t>
      </w:r>
      <w:r>
        <w:t xml:space="preserve">Locations were surveyed on foot, by either walking through haul-out locations or using binoculars from a high vantage point </w:t>
      </w:r>
      <w:r w:rsidR="00BA4DFA">
        <w:t>where</w:t>
      </w:r>
      <w:r>
        <w:t xml:space="preserve"> practical. </w:t>
      </w:r>
      <w:r w:rsidR="00FF52A4">
        <w:t xml:space="preserve">While the full extent of the area surveyed varied slightly </w:t>
      </w:r>
      <w:r w:rsidR="00BA4DFA">
        <w:t xml:space="preserve">both </w:t>
      </w:r>
      <w:r w:rsidR="00FF52A4">
        <w:t xml:space="preserve">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w:t>
      </w:r>
      <w:r w:rsidR="00326346">
        <w:t>across all</w:t>
      </w:r>
      <w:r w:rsidR="00BA4DFA">
        <w:t xml:space="preserve"> censuses and</w:t>
      </w:r>
      <w:r w:rsidR="00326346">
        <w:t xml:space="preserve"> seasons</w:t>
      </w:r>
      <w:r w:rsidR="00FF52A4">
        <w:t>.</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6F889241" w14:textId="401CD5B9" w:rsidR="00D25E0B" w:rsidRPr="00C46724" w:rsidRDefault="00345066" w:rsidP="00D34A32">
      <w:r>
        <w:lastRenderedPageBreak/>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w:t>
      </w:r>
      <w:r w:rsidR="00213B57">
        <w:t>)</w:t>
      </w:r>
      <w:r w:rsidR="000D04AF">
        <w:t xml:space="preserve"> </w:t>
      </w:r>
      <w:r w:rsidR="00594ADB">
        <w:fldChar w:fldCharType="begin"/>
      </w:r>
      <w:r w:rsidR="0002239D">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 R Foundation for Statistical Computing, Vienna, Austria. https://www.R-project.org/&lt;/title&gt;&lt;/titles&gt;&lt;dates&gt;&lt;year&gt;2023&lt;/year&gt;&lt;/dates&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w:t>
      </w:r>
      <w:r w:rsidR="00D25E0B">
        <w:t xml:space="preserve">data from </w:t>
      </w:r>
      <w:r w:rsidR="00D34A32">
        <w:t xml:space="preserve">U.S. AMLR </w:t>
      </w:r>
      <w:r w:rsidR="00D25E0B">
        <w:t xml:space="preserve">surveys </w:t>
      </w:r>
      <w:r w:rsidR="00D34A32">
        <w:t xml:space="preserve">did not include explicit zero records. </w:t>
      </w:r>
      <w:r w:rsidR="00D25E0B">
        <w:t xml:space="preserve">To make these data comparable, U.S. AMLR </w:t>
      </w:r>
      <w:r w:rsidR="00CA07EA">
        <w:t xml:space="preserve">data </w:t>
      </w:r>
      <w:r w:rsidR="00D25E0B">
        <w:t>were made explicit by adding records with zeroes or NAs as appropriate for core census locations.</w:t>
      </w:r>
    </w:p>
    <w:p w14:paraId="40EFC333" w14:textId="2E1C62A1" w:rsidR="00061B6D" w:rsidRDefault="00061B6D" w:rsidP="00B51289"/>
    <w:p w14:paraId="21DF6FE8" w14:textId="038D133A"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w:t>
      </w:r>
      <w:proofErr w:type="spellStart"/>
      <w:r w:rsidR="0061710F">
        <w:t>Telmo</w:t>
      </w:r>
      <w:proofErr w:type="spellEnd"/>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078D3CF" w:rsidR="00D32798" w:rsidRDefault="00B0602E" w:rsidP="00A02663">
      <w:r w:rsidRPr="00B0602E">
        <w:t>The CS-PHOC dataset described in this manuscript has also been made Darwin Core compliant, and published as open data accessible via the SCAR Antarctic Biodiversity Portal (</w:t>
      </w:r>
      <w:hyperlink r:id="rId9" w:history="1">
        <w:r w:rsidRPr="005A3F18">
          <w:rPr>
            <w:rStyle w:val="Hyperlink"/>
          </w:rPr>
          <w:t>www.biodiversity.aq</w:t>
        </w:r>
      </w:hyperlink>
      <w:r w:rsidRPr="00B0602E">
        <w:t>). This ensures that the data is broadly available through Ocean Biodiversity Information System (OBIS) and the Global Biodiversity Information Facility (GBIF)</w:t>
      </w:r>
      <w:r w:rsidR="00D32798" w:rsidRPr="00D32798">
        <w:t>.</w:t>
      </w:r>
      <w:r w:rsidR="00A02663">
        <w:t xml:space="preserve"> Data from future field seasons will be </w:t>
      </w:r>
      <w:r w:rsidR="00BD38C4">
        <w:t xml:space="preserve">added </w:t>
      </w:r>
      <w:r w:rsidR="00A02663">
        <w:t xml:space="preserve">once it has been cleaned and processed, ensuring that the </w:t>
      </w:r>
      <w:r w:rsidR="00AF293E">
        <w:t xml:space="preserve">published </w:t>
      </w:r>
      <w:r w:rsidR="008128C2">
        <w:t>CS-PHOC</w:t>
      </w:r>
      <w:r w:rsidR="00A02663">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EC0E60D" w:rsidR="003564C4" w:rsidRDefault="00031731" w:rsidP="004E0C09">
      <w:bookmarkStart w:id="0" w:name="_Hlk159601120"/>
      <w:r>
        <w:t>T</w:t>
      </w:r>
      <w:r w:rsidR="00331576">
        <w:t xml:space="preserve">he </w:t>
      </w:r>
      <w:r w:rsidR="00BD1978">
        <w:t xml:space="preserve">CS-PHOC </w:t>
      </w:r>
      <w:r w:rsidR="00331576">
        <w:t xml:space="preserve">dataset </w:t>
      </w:r>
      <w:r w:rsidR="00326346">
        <w:t xml:space="preserve">is </w:t>
      </w:r>
      <w:r w:rsidR="00331576">
        <w:t>available</w:t>
      </w:r>
      <w:r w:rsidR="001F60A0">
        <w:t xml:space="preserve"> </w:t>
      </w:r>
      <w:r w:rsidR="00562BF7">
        <w:t xml:space="preserve">as a </w:t>
      </w:r>
      <w:r w:rsidR="00562BF7" w:rsidRPr="00562BF7">
        <w:t>Darwin Core Archive</w:t>
      </w:r>
      <w:r w:rsidR="00331576">
        <w:t xml:space="preserve"> </w:t>
      </w:r>
      <w:r w:rsidR="00562BF7">
        <w:t>via</w:t>
      </w:r>
      <w:r w:rsidR="00331576">
        <w:t xml:space="preserve"> </w:t>
      </w:r>
      <w:hyperlink r:id="rId10" w:history="1">
        <w:r w:rsidR="00331576" w:rsidRPr="00F379D5">
          <w:rPr>
            <w:rStyle w:val="Hyperlink"/>
          </w:rPr>
          <w:t>www.biodiversity.aq</w:t>
        </w:r>
      </w:hyperlink>
      <w:r w:rsidR="00224FE3">
        <w:fldChar w:fldCharType="begin"/>
      </w:r>
      <w:r w:rsidR="00224FE3">
        <w:instrText xml:space="preserve"> ADDIN EN.CITE &lt;EndNote&gt;&lt;Cite&gt;&lt;Author&gt;Woodman&lt;/Author&gt;&lt;Year&gt;2024&lt;/Year&gt;&lt;RecNum&gt;217&lt;/RecNum&gt;&lt;DisplayText&gt;&lt;style face="superscript"&gt;34&lt;/style&gt;&lt;/DisplayText&gt;&lt;record&gt;&lt;rec-number&gt;217&lt;/rec-number&gt;&lt;foreign-keys&gt;&lt;key app="EN" db-id="z0ttswx9r5ea2ger2a9vs0z2vx0aat9s0eea" timestamp="1709227034" guid="95f7a52e-855a-4f1a-8e1e-4b626aaa0b23"&gt;217&lt;/key&gt;&lt;/foreign-keys&gt;&lt;ref-type name="Journal Article"&gt;17&lt;/ref-type&gt;&lt;contributors&gt;&lt;authors&gt;&lt;author&gt;Woodman, Samuel M&lt;/author&gt;&lt;author&gt;Borras-Chavez, Renato&lt;/author&gt;&lt;author&gt;Goebel, Michael E&lt;/author&gt;&lt;author&gt;Torres, Daniel&lt;/author&gt;&lt;author&gt;Aguayo, Anelio&lt;/author&gt;&lt;author&gt;Krause, Douglas J&lt;/author&gt;&lt;/authors&gt;&lt;/contributors&gt;&lt;titles&gt;&lt;title&gt;CS-PHOC: Weekly census counts of Southern Ocean phocids at Cape Shirreff, Livingston Island (1997-2023)&lt;/title&gt;&lt;secondary-title&gt;SCAR - AntOBIS&lt;/secondary-title&gt;&lt;/titles&gt;&lt;periodical&gt;&lt;full-title&gt;SCAR - AntOBIS&lt;/full-title&gt;&lt;/periodical&gt;&lt;dates&gt;&lt;year&gt;2024&lt;/year&gt;&lt;/dates&gt;&lt;urls&gt;&lt;related-urls&gt;&lt;url&gt;https://doi.org/10.15468/d79fbe&lt;/url&gt;&lt;/related-urls&gt;&lt;/urls&gt;&lt;electronic-resource-num&gt;10.15468/d79fbe&lt;/electronic-resource-num&gt;&lt;/record&gt;&lt;/Cite&gt;&lt;/EndNote&gt;</w:instrText>
      </w:r>
      <w:r w:rsidR="00224FE3">
        <w:fldChar w:fldCharType="separate"/>
      </w:r>
      <w:r w:rsidR="00224FE3" w:rsidRPr="00224FE3">
        <w:rPr>
          <w:noProof/>
          <w:vertAlign w:val="superscript"/>
        </w:rPr>
        <w:t>34</w:t>
      </w:r>
      <w:r w:rsidR="00224FE3">
        <w:fldChar w:fldCharType="end"/>
      </w:r>
      <w:r w:rsidR="00224FE3">
        <w:t>.</w:t>
      </w:r>
      <w:r w:rsidR="00326346">
        <w:t xml:space="preserve"> These data were </w:t>
      </w:r>
      <w:r w:rsidR="00331576">
        <w:t>generated from t</w:t>
      </w:r>
      <w:r>
        <w:t xml:space="preserve">wo </w:t>
      </w:r>
      <w:r w:rsidR="001F60A0">
        <w:t>standardi</w:t>
      </w:r>
      <w:r w:rsidR="0084292B">
        <w:t>z</w:t>
      </w:r>
      <w:r w:rsidR="001F60A0">
        <w:t xml:space="preserve">ed </w:t>
      </w:r>
      <w:r>
        <w:t>CSV files</w:t>
      </w:r>
      <w:r w:rsidR="00E85B14">
        <w:t>,</w:t>
      </w:r>
      <w:r>
        <w:t xml:space="preserve"> </w:t>
      </w:r>
      <w:r w:rsidR="006F505E">
        <w:t>cs</w:t>
      </w:r>
      <w:r w:rsidR="008128C2">
        <w:t>-</w:t>
      </w:r>
      <w:r w:rsidR="006F505E">
        <w:t>phoc</w:t>
      </w:r>
      <w:r w:rsidR="00A27991">
        <w:t>-</w:t>
      </w:r>
      <w:r w:rsidR="00117E7C">
        <w:t>events</w:t>
      </w:r>
      <w:r>
        <w:t xml:space="preserve">.csv and </w:t>
      </w:r>
      <w:r w:rsidR="006F505E">
        <w:t>cs</w:t>
      </w:r>
      <w:r w:rsidR="008128C2">
        <w:t>-</w:t>
      </w:r>
      <w:r w:rsidR="006F505E">
        <w:t>phoc</w:t>
      </w:r>
      <w:r w:rsidR="00A27991">
        <w:t>-</w:t>
      </w:r>
      <w:r w:rsidR="00841AA9">
        <w:t>counts</w:t>
      </w:r>
      <w:r w:rsidRPr="00031731">
        <w:t>.csv</w:t>
      </w:r>
      <w:r w:rsidR="001F60A0">
        <w:t>, b</w:t>
      </w:r>
      <w:r w:rsidR="00E85B14">
        <w:t xml:space="preserve">oth of which </w:t>
      </w:r>
      <w:r w:rsidR="00326346">
        <w:t>are</w:t>
      </w:r>
      <w:r w:rsidR="00A225F9">
        <w:t xml:space="preserve"> </w:t>
      </w:r>
      <w:r w:rsidR="00331576">
        <w:t>available in the CS-PHOC GitHub repo</w:t>
      </w:r>
      <w:r w:rsidR="0012686E">
        <w:t>sitory</w:t>
      </w:r>
      <w:r w:rsidR="001F60A0">
        <w:t xml:space="preserve"> (</w:t>
      </w:r>
      <w:hyperlink r:id="rId11" w:history="1">
        <w:r w:rsidR="001F60A0" w:rsidRPr="00F75A22">
          <w:rPr>
            <w:rStyle w:val="Hyperlink"/>
          </w:rPr>
          <w:t>https://github.com/us-amlr/cs-phoc</w:t>
        </w:r>
      </w:hyperlink>
      <w:r w:rsidR="001F60A0">
        <w:rPr>
          <w:rStyle w:val="Hyperlink"/>
        </w:rPr>
        <w:t>/data/manuscript</w:t>
      </w:r>
      <w:r w:rsidR="001F60A0">
        <w:t>) and further described here</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proofErr w:type="spellStart"/>
      <w:r w:rsidR="00117E7C">
        <w:t>event</w:t>
      </w:r>
      <w:r w:rsidR="005B3214">
        <w:t>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117E7C">
        <w:t xml:space="preserve"> (i.e., an ‘event’)</w:t>
      </w:r>
      <w:r w:rsidR="00014E8F">
        <w:t>.</w:t>
      </w:r>
      <w:r w:rsidR="006879E3">
        <w:t xml:space="preserve"> </w:t>
      </w:r>
      <w:r w:rsidR="0012686E">
        <w:t xml:space="preserve">In addition to the </w:t>
      </w:r>
      <w:r w:rsidR="00117E7C">
        <w:t>event</w:t>
      </w:r>
      <w:r w:rsidR="0012686E">
        <w:t xml:space="preserve"> ID key, t</w:t>
      </w:r>
      <w:r w:rsidR="008710DC">
        <w:t xml:space="preserve">he </w:t>
      </w:r>
      <w:r w:rsidR="00117E7C">
        <w:t>even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w:t>
      </w:r>
      <w:r w:rsidR="00562BF7">
        <w:t>pst</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562BF7">
        <w:t xml:space="preserve">(PST)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 xml:space="preserve">the research program that conducted the </w:t>
      </w:r>
      <w:r w:rsidR="00BD1978">
        <w:t>census</w:t>
      </w:r>
      <w:r w:rsidR="00B04D0E">
        <w:t xml:space="preserve"> (‘INACH’ or ‘USAMLR’)</w:t>
      </w:r>
      <w:r w:rsidR="004B449A">
        <w:t xml:space="preserve">. </w:t>
      </w:r>
    </w:p>
    <w:bookmarkEnd w:id="0"/>
    <w:p w14:paraId="22C5D28B" w14:textId="73669985" w:rsidR="007F1421" w:rsidRDefault="007F1421" w:rsidP="004E0C09"/>
    <w:p w14:paraId="7124735F" w14:textId="3037E8EA" w:rsidR="00F70096" w:rsidRDefault="007F1421" w:rsidP="00D26630">
      <w:r>
        <w:t xml:space="preserve">The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215B86C4"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1F60A0">
        <w:t xml:space="preserve">As described in the </w:t>
      </w:r>
      <w:r w:rsidR="001F60A0">
        <w:lastRenderedPageBreak/>
        <w:t xml:space="preserve">Methods section, the core census locations consist of all the locations on Cape Shirreff that were surveyed consistently by both the INACH and U.S. AMLR programs. </w:t>
      </w:r>
      <w:r w:rsidR="00D26630">
        <w:t xml:space="preserve">Thus, the </w:t>
      </w:r>
      <w:r w:rsidR="00752FD3">
        <w:t xml:space="preserve">dataset described in this </w:t>
      </w:r>
      <w:r w:rsidR="004D26AA">
        <w:t>manuscript</w:t>
      </w:r>
      <w:r w:rsidR="00752FD3">
        <w:t xml:space="preserve"> </w:t>
      </w:r>
      <w:r w:rsidR="001F60A0">
        <w:t xml:space="preserve">consists of the only counts comparable across seasons: </w:t>
      </w:r>
      <w:r w:rsidR="00752FD3">
        <w:t xml:space="preserve">1) </w:t>
      </w:r>
      <w:r w:rsidR="007F5EE0">
        <w:t xml:space="preserve">aggregated counts for </w:t>
      </w:r>
      <w:r w:rsidR="00752FD3">
        <w:t xml:space="preserve">all core census locations and 2) </w:t>
      </w:r>
      <w:r w:rsidR="007F5EE0">
        <w:t xml:space="preserve">counts for </w:t>
      </w:r>
      <w:r w:rsidR="00752FD3">
        <w:t xml:space="preserve">the Punta San </w:t>
      </w:r>
      <w:proofErr w:type="spellStart"/>
      <w:r w:rsidR="00752FD3">
        <w:t>Telmo</w:t>
      </w:r>
      <w:proofErr w:type="spellEnd"/>
      <w:r w:rsidR="00752FD3">
        <w:t xml:space="preserve"> </w:t>
      </w:r>
      <w:r w:rsidR="00173F65">
        <w:t>location</w:t>
      </w:r>
      <w:r w:rsidR="001F60A0">
        <w:t>. The core census location counts are</w:t>
      </w:r>
      <w:r w:rsidR="00752FD3">
        <w:t xml:space="preserve"> the only count comparable across the entire timeseries</w:t>
      </w:r>
      <w:r w:rsidR="001F60A0">
        <w:t>, while t</w:t>
      </w:r>
      <w:r w:rsidR="00752FD3">
        <w:t xml:space="preserve">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 xml:space="preserve">177 out of 184 surveys; see the </w:t>
      </w:r>
      <w:proofErr w:type="spellStart"/>
      <w:r w:rsidR="00752FD3">
        <w:t>surveyed_</w:t>
      </w:r>
      <w:r w:rsidR="00562BF7">
        <w:t>pst</w:t>
      </w:r>
      <w:proofErr w:type="spellEnd"/>
      <w:r w:rsidR="00752FD3">
        <w:t xml:space="preserve"> column in the </w:t>
      </w:r>
      <w:r w:rsidR="00C07E37">
        <w:t>even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5F4AFF4" w:rsidR="00C96AF7" w:rsidRDefault="00902FDE" w:rsidP="006A42F1">
      <w:r>
        <w:t xml:space="preserve">All </w:t>
      </w:r>
      <w:r w:rsidR="00117E7C">
        <w:t>event</w:t>
      </w:r>
      <w:r>
        <w:t xml:space="preserve">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E85B14">
        <w:t>scans of</w:t>
      </w:r>
      <w:r w:rsidR="00774579">
        <w:t xml:space="preserve"> field notebook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E85B14">
        <w:t xml:space="preserve">either all </w:t>
      </w:r>
      <w:r w:rsidR="00F534B8">
        <w:t xml:space="preserve">NA </w:t>
      </w:r>
      <w:r w:rsidR="00E85B14">
        <w:t xml:space="preserve">or non-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xml:space="preserve">, were </w:t>
      </w:r>
      <w:r w:rsidR="001F60A0">
        <w:t xml:space="preserve">confirmed by </w:t>
      </w:r>
      <w:r w:rsidR="00BA4DFA">
        <w:t>research</w:t>
      </w:r>
      <w:r w:rsidR="006966F7">
        <w:t xml:space="preserve"> </w:t>
      </w:r>
      <w:r w:rsidR="00BA4DFA">
        <w:t>directors</w:t>
      </w:r>
      <w:r w:rsidR="006966F7">
        <w:t>.</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6A419528"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224FE3">
        <w:instrText xml:space="preserve"> ADDIN EN.CITE &lt;EndNote&gt;&lt;Cite&gt;&lt;Author&gt;Le Boeuf&lt;/Author&gt;&lt;Year&gt;1994&lt;/Year&gt;&lt;RecNum&gt;176&lt;/RecNum&gt;&lt;DisplayText&gt;&lt;style face="superscript"&gt;35&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224FE3" w:rsidRPr="00224FE3">
        <w:rPr>
          <w:noProof/>
          <w:vertAlign w:val="superscript"/>
        </w:rPr>
        <w:t>35</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4CFBAFEB"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2LTM4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ZWxlY3Ryb25pYy1yZXNvdXJjZS1udW0+MTAuMTAwNy9zMDAzMDAwMDUw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</w:fldData>
        </w:fldChar>
      </w:r>
      <w:r w:rsidR="0002239D">
        <w:instrText xml:space="preserve"> ADDIN EN.CITE </w:instrText>
      </w:r>
      <w:r w:rsidR="0002239D">
        <w:fldChar w:fldCharType="begin">
          <w:fldData xml:space="preserve">PEVuZE5vdGU+PENpdGU+PEF1dGhvcj5MYWtlPC9BdXRob3I+PFllYXI+MTk5NzwvWWVhcj48UmVj
TnVtPjE3NzwvUmVjTnVtPjxEaXNwbGF5VGV4dD48c3R5bGUgZmFjZT0ic3VwZXJzY3JpcHQiPjEx
LDM2LTM4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ZWxlY3Ryb25pYy1yZXNvdXJjZS1udW0+MTAuMTAwNy9zMDAzMDAwMDUw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</w:fldData>
        </w:fldChar>
      </w:r>
      <w:r w:rsidR="0002239D">
        <w:instrText xml:space="preserve"> ADDIN EN.CITE.DATA </w:instrText>
      </w:r>
      <w:r w:rsidR="0002239D">
        <w:fldChar w:fldCharType="end"/>
      </w:r>
      <w:r w:rsidR="00594ADB">
        <w:fldChar w:fldCharType="separate"/>
      </w:r>
      <w:r w:rsidR="00224FE3" w:rsidRPr="00224FE3">
        <w:rPr>
          <w:noProof/>
          <w:vertAlign w:val="superscript"/>
        </w:rPr>
        <w:t>11,36-38</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7538BF22"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w:t>
      </w:r>
      <w:r w:rsidR="00BE08C2">
        <w:t>events</w:t>
      </w:r>
      <w:r w:rsidR="005F4536">
        <w:t xml:space="preserve"> and </w:t>
      </w:r>
      <w:r w:rsidR="0005659F">
        <w:t>count</w:t>
      </w:r>
      <w:r w:rsidR="0057112A">
        <w:t>s</w:t>
      </w:r>
      <w:r w:rsidR="005F4536">
        <w:t xml:space="preserve"> CSV files and </w:t>
      </w:r>
      <w:r w:rsidR="00087610">
        <w:t>using</w:t>
      </w:r>
      <w:r w:rsidR="005F4536">
        <w:t xml:space="preserve"> the </w:t>
      </w:r>
      <w:proofErr w:type="spellStart"/>
      <w:r w:rsidR="005F4536">
        <w:t>census_start_date</w:t>
      </w:r>
      <w:proofErr w:type="spellEnd"/>
      <w:r w:rsidR="005F4536">
        <w:t xml:space="preserve"> column</w:t>
      </w:r>
      <w:r>
        <w:t xml:space="preserve"> as the date</w:t>
      </w:r>
      <w:r w:rsidR="00956DEF">
        <w:t xml:space="preserve"> for each count record</w:t>
      </w:r>
      <w:r>
        <w:t>. This</w:t>
      </w:r>
      <w:r w:rsidR="00956DEF">
        <w:t xml:space="preserve"> process</w:t>
      </w:r>
      <w:r w:rsidR="00310AF1">
        <w:t xml:space="preserve">, as well as </w:t>
      </w:r>
      <w:r w:rsidR="002502F5">
        <w:t>making the count</w:t>
      </w:r>
      <w:r w:rsidR="0057112A">
        <w:t>s</w:t>
      </w:r>
      <w:r w:rsidR="002502F5">
        <w:t xml:space="preserve"> CSV </w:t>
      </w:r>
      <w:r w:rsidR="00310AF1">
        <w:t>data long instead of wide,</w:t>
      </w:r>
      <w:r>
        <w:t xml:space="preserve"> is </w:t>
      </w:r>
      <w:r w:rsidR="005F4536">
        <w:t xml:space="preserve">demonstrated in </w:t>
      </w:r>
      <w:r w:rsidR="00A4284F">
        <w:t xml:space="preserve">the </w:t>
      </w:r>
      <w:proofErr w:type="spellStart"/>
      <w:proofErr w:type="gramStart"/>
      <w:r w:rsidR="0005659F">
        <w:t>example</w:t>
      </w:r>
      <w:r w:rsidR="00BE08C2">
        <w:t>s</w:t>
      </w:r>
      <w:r w:rsidR="0005659F">
        <w:t>.R</w:t>
      </w:r>
      <w:proofErr w:type="spellEnd"/>
      <w:proofErr w:type="gramEnd"/>
      <w:r w:rsidR="0005659F">
        <w:t xml:space="preserve"> file in the </w:t>
      </w:r>
      <w:r w:rsidR="002502F5">
        <w:t xml:space="preserve">CS-PHOC </w:t>
      </w:r>
      <w:r w:rsidR="00A4284F">
        <w:t>GitHub repo</w:t>
      </w:r>
      <w:r w:rsidR="002502F5">
        <w:t>sitory</w:t>
      </w:r>
      <w:r w:rsidR="005F4536">
        <w:t>.</w:t>
      </w:r>
      <w:r w:rsidR="00021644">
        <w:t xml:space="preserve"> </w:t>
      </w:r>
      <w:r w:rsidR="000D04AF">
        <w:t>Note that this also applies to the Darwin Core compliant dataset, using the shared ‘</w:t>
      </w:r>
      <w:proofErr w:type="spellStart"/>
      <w:r w:rsidR="000D04AF">
        <w:t>eventID</w:t>
      </w:r>
      <w:proofErr w:type="spellEnd"/>
      <w:r w:rsidR="000D04AF">
        <w:t>’ column.</w:t>
      </w:r>
    </w:p>
    <w:p w14:paraId="0972B791" w14:textId="7FECB3C8" w:rsidR="0032698A" w:rsidRDefault="0032698A" w:rsidP="00837363"/>
    <w:p w14:paraId="004284C6" w14:textId="2B59C678" w:rsidR="001E0B39" w:rsidRDefault="00D45504" w:rsidP="00D45504">
      <w:r>
        <w:lastRenderedPageBreak/>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w:t>
      </w:r>
      <w:proofErr w:type="spellStart"/>
      <w:r>
        <w:t>Telmo</w:t>
      </w:r>
      <w:proofErr w:type="spellEnd"/>
      <w:r>
        <w:t xml:space="preserve">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06D02EA0" w:rsidR="00D462E9" w:rsidRDefault="00573D04" w:rsidP="006A42F1">
      <w:r>
        <w:t xml:space="preserve">All </w:t>
      </w:r>
      <w:r w:rsidR="00087610">
        <w:t xml:space="preserve">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xml:space="preserve">, as well as </w:t>
      </w:r>
      <w:r w:rsidR="008233DF">
        <w:t>example</w:t>
      </w:r>
      <w:r w:rsidR="008C03A9">
        <w:t xml:space="preserve"> processing code,</w:t>
      </w:r>
      <w:r>
        <w:t xml:space="preserve"> is available at </w:t>
      </w:r>
      <w:hyperlink r:id="rId12" w:history="1">
        <w:r w:rsidR="008128C2" w:rsidRPr="00F75A22">
          <w:rPr>
            <w:rStyle w:val="Hyperlink"/>
          </w:rPr>
          <w:t>https://github.com/us-amlr/cs-phoc</w:t>
        </w:r>
      </w:hyperlink>
      <w:r w:rsidR="000D3B18">
        <w:t xml:space="preserve">. </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701B1011"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224FE3">
        <w:instrText xml:space="preserve"> ADDIN EN.CITE &lt;EndNote&gt;&lt;Cite&gt;&lt;Author&gt;de Gracia&lt;/Author&gt;&lt;Year&gt;2023&lt;/Year&gt;&lt;RecNum&gt;182&lt;/RecNum&gt;&lt;DisplayText&gt;&lt;style face="superscript"&gt;39&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224FE3" w:rsidRPr="00224FE3">
        <w:rPr>
          <w:noProof/>
          <w:vertAlign w:val="superscript"/>
        </w:rPr>
        <w:t>39</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 xml:space="preserve">Punta San </w:t>
      </w:r>
      <w:proofErr w:type="spellStart"/>
      <w:r w:rsidR="00973D8D">
        <w:t>Telmo</w:t>
      </w:r>
      <w:proofErr w:type="spellEnd"/>
      <w:r w:rsidR="00973D8D">
        <w:t>.</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6BB7E8DD"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C07E37">
        <w:t xml:space="preserve">CS-PHOC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w:t>
      </w:r>
      <w:r w:rsidR="000C31BC">
        <w:lastRenderedPageBreak/>
        <w:t xml:space="preserve">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5B7F4894" w14:textId="5F241FA1" w:rsidR="001D03D5" w:rsidRPr="001D03D5" w:rsidRDefault="00410D34" w:rsidP="001D03D5">
      <w:pPr>
        <w:pStyle w:val="EndNoteBibliography"/>
        <w:spacing w:after="0"/>
        <w:ind w:left="720" w:hanging="720"/>
      </w:pPr>
      <w:r>
        <w:fldChar w:fldCharType="begin"/>
      </w:r>
      <w:r>
        <w:instrText xml:space="preserve"> ADDIN EN.REFLIST </w:instrText>
      </w:r>
      <w:r>
        <w:fldChar w:fldCharType="separate"/>
      </w:r>
      <w:r w:rsidR="001D03D5" w:rsidRPr="001D03D5">
        <w:t>1</w:t>
      </w:r>
      <w:r w:rsidR="001D03D5" w:rsidRPr="001D03D5">
        <w:tab/>
        <w:t>Vaughan, D. G.</w:t>
      </w:r>
      <w:r w:rsidR="001D03D5" w:rsidRPr="001D03D5">
        <w:rPr>
          <w:i/>
        </w:rPr>
        <w:t xml:space="preserve"> et al.</w:t>
      </w:r>
      <w:r w:rsidR="001D03D5" w:rsidRPr="001D03D5">
        <w:t xml:space="preserve"> Recent rapid regional climate warming on the Antarctic Peninsula. </w:t>
      </w:r>
      <w:r w:rsidR="001D03D5" w:rsidRPr="001D03D5">
        <w:rPr>
          <w:i/>
        </w:rPr>
        <w:t>Climatic Change</w:t>
      </w:r>
      <w:r w:rsidR="001D03D5" w:rsidRPr="001D03D5">
        <w:t xml:space="preserve"> </w:t>
      </w:r>
      <w:r w:rsidR="001D03D5" w:rsidRPr="001D03D5">
        <w:rPr>
          <w:b/>
        </w:rPr>
        <w:t>60</w:t>
      </w:r>
      <w:r w:rsidR="001D03D5" w:rsidRPr="001D03D5">
        <w:t xml:space="preserve">, 243-274 (2003). </w:t>
      </w:r>
      <w:hyperlink r:id="rId13" w:history="1">
        <w:r w:rsidR="001D03D5" w:rsidRPr="001D03D5">
          <w:rPr>
            <w:rStyle w:val="Hyperlink"/>
          </w:rPr>
          <w:t>https://doi.org/10.1023/a:1026021217991</w:t>
        </w:r>
      </w:hyperlink>
    </w:p>
    <w:p w14:paraId="2EA7E00F" w14:textId="72DBE9A3" w:rsidR="001D03D5" w:rsidRPr="001D03D5" w:rsidRDefault="001D03D5" w:rsidP="001D03D5">
      <w:pPr>
        <w:pStyle w:val="EndNoteBibliography"/>
        <w:spacing w:after="0"/>
        <w:ind w:left="720" w:hanging="720"/>
      </w:pPr>
      <w:r w:rsidRPr="001D03D5">
        <w:t>2</w:t>
      </w:r>
      <w:r w:rsidRPr="001D03D5">
        <w:tab/>
        <w:t>Turner, J.</w:t>
      </w:r>
      <w:r w:rsidRPr="001D03D5">
        <w:rPr>
          <w:i/>
        </w:rPr>
        <w:t xml:space="preserve"> et al.</w:t>
      </w:r>
      <w:r w:rsidRPr="001D03D5">
        <w:t xml:space="preserve"> Antarctic climate change and the environment: an update. </w:t>
      </w:r>
      <w:r w:rsidRPr="001D03D5">
        <w:rPr>
          <w:i/>
        </w:rPr>
        <w:t>Polar Record</w:t>
      </w:r>
      <w:r w:rsidRPr="001D03D5">
        <w:t xml:space="preserve"> </w:t>
      </w:r>
      <w:r w:rsidRPr="001D03D5">
        <w:rPr>
          <w:b/>
        </w:rPr>
        <w:t>50</w:t>
      </w:r>
      <w:r w:rsidRPr="001D03D5">
        <w:t xml:space="preserve">, 237-259 (2014). </w:t>
      </w:r>
      <w:hyperlink r:id="rId14" w:history="1">
        <w:r w:rsidRPr="001D03D5">
          <w:rPr>
            <w:rStyle w:val="Hyperlink"/>
          </w:rPr>
          <w:t>https://doi.org/10.1017/S0032247413000296</w:t>
        </w:r>
      </w:hyperlink>
    </w:p>
    <w:p w14:paraId="7FD7DE7F" w14:textId="01E50F87" w:rsidR="001D03D5" w:rsidRPr="001D03D5" w:rsidRDefault="001D03D5" w:rsidP="001D03D5">
      <w:pPr>
        <w:pStyle w:val="EndNoteBibliography"/>
        <w:spacing w:after="0"/>
        <w:ind w:left="720" w:hanging="720"/>
      </w:pPr>
      <w:r w:rsidRPr="001D03D5">
        <w:t>3</w:t>
      </w:r>
      <w:r w:rsidRPr="001D03D5">
        <w:tab/>
        <w:t xml:space="preserve">Meredith, M. P. &amp; King, J. C. Rapid climate change in the ocean west of the Antarctic Peninsula during the second half of the 20th century. </w:t>
      </w:r>
      <w:r w:rsidRPr="001D03D5">
        <w:rPr>
          <w:i/>
        </w:rPr>
        <w:t>Geophysical Research Letters</w:t>
      </w:r>
      <w:r w:rsidRPr="001D03D5">
        <w:t xml:space="preserve"> </w:t>
      </w:r>
      <w:r w:rsidRPr="001D03D5">
        <w:rPr>
          <w:b/>
        </w:rPr>
        <w:t>32</w:t>
      </w:r>
      <w:r w:rsidRPr="001D03D5">
        <w:t xml:space="preserve">, L19604 (2005). </w:t>
      </w:r>
      <w:hyperlink r:id="rId15" w:history="1">
        <w:r w:rsidRPr="001D03D5">
          <w:rPr>
            <w:rStyle w:val="Hyperlink"/>
          </w:rPr>
          <w:t>https://doi.org/10.1029/2005GL024042</w:t>
        </w:r>
      </w:hyperlink>
    </w:p>
    <w:p w14:paraId="166A4749" w14:textId="77777777" w:rsidR="001D03D5" w:rsidRPr="001D03D5" w:rsidRDefault="001D03D5" w:rsidP="001D03D5">
      <w:pPr>
        <w:pStyle w:val="EndNoteBibliography"/>
        <w:spacing w:after="0"/>
        <w:ind w:left="720" w:hanging="720"/>
      </w:pPr>
      <w:r w:rsidRPr="001D03D5">
        <w:t>4</w:t>
      </w:r>
      <w:r w:rsidRPr="001D03D5">
        <w:tab/>
        <w:t>Meredith, M. P.</w:t>
      </w:r>
      <w:r w:rsidRPr="001D03D5">
        <w:rPr>
          <w:i/>
        </w:rPr>
        <w:t xml:space="preserve"> et al.</w:t>
      </w:r>
      <w:r w:rsidRPr="001D03D5">
        <w:t xml:space="preserve"> in </w:t>
      </w:r>
      <w:r w:rsidRPr="001D03D5">
        <w:rPr>
          <w:i/>
        </w:rPr>
        <w:t>IPCC Special Report on the Ocean and Cryosphere in a Changing Climate</w:t>
      </w:r>
      <w:r w:rsidRPr="001D03D5">
        <w:t xml:space="preserve">   (eds Hans-Otto Pörtner</w:t>
      </w:r>
      <w:r w:rsidRPr="001D03D5">
        <w:rPr>
          <w:i/>
        </w:rPr>
        <w:t xml:space="preserve"> et al.</w:t>
      </w:r>
      <w:r w:rsidRPr="001D03D5">
        <w:t>) Ch. 3, 203-320 (Cambridge University Press, 2022).</w:t>
      </w:r>
    </w:p>
    <w:p w14:paraId="738117C5" w14:textId="275D1585" w:rsidR="001D03D5" w:rsidRPr="001D03D5" w:rsidRDefault="001D03D5" w:rsidP="001D03D5">
      <w:pPr>
        <w:pStyle w:val="EndNoteBibliography"/>
        <w:spacing w:after="0"/>
        <w:ind w:left="720" w:hanging="720"/>
      </w:pPr>
      <w:r w:rsidRPr="001D03D5">
        <w:t>5</w:t>
      </w:r>
      <w:r w:rsidRPr="001D03D5">
        <w:tab/>
        <w:t xml:space="preserve">Massom, R. A. &amp; Stammerjohn, S. E. Antarctic sea ice change and variability – Physical and ecological implications. </w:t>
      </w:r>
      <w:r w:rsidRPr="001D03D5">
        <w:rPr>
          <w:i/>
        </w:rPr>
        <w:t>Polar Science</w:t>
      </w:r>
      <w:r w:rsidRPr="001D03D5">
        <w:t xml:space="preserve"> </w:t>
      </w:r>
      <w:r w:rsidRPr="001D03D5">
        <w:rPr>
          <w:b/>
        </w:rPr>
        <w:t>4</w:t>
      </w:r>
      <w:r w:rsidRPr="001D03D5">
        <w:t xml:space="preserve">, 149-186 (2010). </w:t>
      </w:r>
      <w:hyperlink r:id="rId16" w:history="1">
        <w:r w:rsidRPr="001D03D5">
          <w:rPr>
            <w:rStyle w:val="Hyperlink"/>
          </w:rPr>
          <w:t>https://doi.org/10.1016/j.polar.2010.05.001</w:t>
        </w:r>
      </w:hyperlink>
    </w:p>
    <w:p w14:paraId="334437CD" w14:textId="67D7F0D9" w:rsidR="001D03D5" w:rsidRPr="001D03D5" w:rsidRDefault="001D03D5" w:rsidP="001D03D5">
      <w:pPr>
        <w:pStyle w:val="EndNoteBibliography"/>
        <w:spacing w:after="0"/>
        <w:ind w:left="720" w:hanging="720"/>
      </w:pPr>
      <w:r w:rsidRPr="001D03D5">
        <w:t>6</w:t>
      </w:r>
      <w:r w:rsidRPr="001D03D5">
        <w:tab/>
        <w:t>Ducklow, H. W.</w:t>
      </w:r>
      <w:r w:rsidRPr="001D03D5">
        <w:rPr>
          <w:i/>
        </w:rPr>
        <w:t xml:space="preserve"> et al.</w:t>
      </w:r>
      <w:r w:rsidRPr="001D03D5">
        <w:t xml:space="preserve"> West Antarctic Peninsula: an ice-dependent coastal marine ecosystem in transition. </w:t>
      </w:r>
      <w:r w:rsidRPr="001D03D5">
        <w:rPr>
          <w:i/>
        </w:rPr>
        <w:t>Oceanography</w:t>
      </w:r>
      <w:r w:rsidRPr="001D03D5">
        <w:t xml:space="preserve"> </w:t>
      </w:r>
      <w:r w:rsidRPr="001D03D5">
        <w:rPr>
          <w:b/>
        </w:rPr>
        <w:t>26</w:t>
      </w:r>
      <w:r w:rsidRPr="001D03D5">
        <w:t xml:space="preserve">, 190-203 (2013). </w:t>
      </w:r>
      <w:hyperlink r:id="rId17" w:history="1">
        <w:r w:rsidRPr="001D03D5">
          <w:rPr>
            <w:rStyle w:val="Hyperlink"/>
          </w:rPr>
          <w:t>https://doi.org/10.5670/oceanog.2013.62</w:t>
        </w:r>
      </w:hyperlink>
    </w:p>
    <w:p w14:paraId="515A9EA0" w14:textId="341C84A5" w:rsidR="001D03D5" w:rsidRPr="001D03D5" w:rsidRDefault="001D03D5" w:rsidP="001D03D5">
      <w:pPr>
        <w:pStyle w:val="EndNoteBibliography"/>
        <w:spacing w:after="0"/>
        <w:ind w:left="720" w:hanging="720"/>
      </w:pPr>
      <w:r w:rsidRPr="001D03D5">
        <w:t>7</w:t>
      </w:r>
      <w:r w:rsidRPr="001D03D5">
        <w:tab/>
        <w:t xml:space="preserve">Klein, E. S., Hill, S. L., Hinke, J. T., Phillips, T. &amp; Watters, G. M. Impacts of rising sea temperature on krill increase risks for predators in the Scotia Sea. </w:t>
      </w:r>
      <w:r w:rsidRPr="001D03D5">
        <w:rPr>
          <w:i/>
        </w:rPr>
        <w:t>PLOS ONE</w:t>
      </w:r>
      <w:r w:rsidRPr="001D03D5">
        <w:t xml:space="preserve"> </w:t>
      </w:r>
      <w:r w:rsidRPr="001D03D5">
        <w:rPr>
          <w:b/>
        </w:rPr>
        <w:t>13</w:t>
      </w:r>
      <w:r w:rsidRPr="001D03D5">
        <w:t xml:space="preserve">, e0191011 (2018). </w:t>
      </w:r>
      <w:hyperlink r:id="rId18" w:history="1">
        <w:r w:rsidRPr="001D03D5">
          <w:rPr>
            <w:rStyle w:val="Hyperlink"/>
          </w:rPr>
          <w:t>https://doi.org/10.1371/journal.pone.0191011</w:t>
        </w:r>
      </w:hyperlink>
    </w:p>
    <w:p w14:paraId="4C9E9376" w14:textId="5688680A" w:rsidR="001D03D5" w:rsidRPr="001D03D5" w:rsidRDefault="001D03D5" w:rsidP="001D03D5">
      <w:pPr>
        <w:pStyle w:val="EndNoteBibliography"/>
        <w:spacing w:after="0"/>
        <w:ind w:left="720" w:hanging="720"/>
      </w:pPr>
      <w:r w:rsidRPr="001D03D5">
        <w:t>8</w:t>
      </w:r>
      <w:r w:rsidRPr="001D03D5">
        <w:tab/>
        <w:t>Atkinson, A.</w:t>
      </w:r>
      <w:r w:rsidRPr="001D03D5">
        <w:rPr>
          <w:i/>
        </w:rPr>
        <w:t xml:space="preserve"> et al.</w:t>
      </w:r>
      <w:r w:rsidRPr="001D03D5">
        <w:t xml:space="preserve"> Stepping stones towards Antarctica: Switch to southern spawning grounds explains an abrupt range shift in krill. </w:t>
      </w:r>
      <w:r w:rsidRPr="001D03D5">
        <w:rPr>
          <w:i/>
        </w:rPr>
        <w:t>Global Change Biology</w:t>
      </w:r>
      <w:r w:rsidRPr="001D03D5">
        <w:t xml:space="preserve"> </w:t>
      </w:r>
      <w:r w:rsidRPr="001D03D5">
        <w:rPr>
          <w:b/>
        </w:rPr>
        <w:t>28</w:t>
      </w:r>
      <w:r w:rsidRPr="001D03D5">
        <w:t xml:space="preserve">, 1359-1375 (2022). </w:t>
      </w:r>
      <w:hyperlink r:id="rId19" w:history="1">
        <w:r w:rsidRPr="001D03D5">
          <w:rPr>
            <w:rStyle w:val="Hyperlink"/>
          </w:rPr>
          <w:t>https://doi.org/10.1111/gcb.16009</w:t>
        </w:r>
      </w:hyperlink>
    </w:p>
    <w:p w14:paraId="3D0EB923" w14:textId="7BCCB550" w:rsidR="001D03D5" w:rsidRPr="001D03D5" w:rsidRDefault="001D03D5" w:rsidP="001D03D5">
      <w:pPr>
        <w:pStyle w:val="EndNoteBibliography"/>
        <w:spacing w:after="0"/>
        <w:ind w:left="720" w:hanging="720"/>
      </w:pPr>
      <w:r w:rsidRPr="001D03D5">
        <w:t>9</w:t>
      </w:r>
      <w:r w:rsidRPr="001D03D5">
        <w:tab/>
        <w:t xml:space="preserve">Hinke, J. T., Salwicka, K., Trivelpiece, S. G., Watters, G. M. &amp; Trivelpiece, W. Z. Divergent responses of Pygoscelis penguins reveal a common environmental driver. </w:t>
      </w:r>
      <w:r w:rsidRPr="001D03D5">
        <w:rPr>
          <w:i/>
        </w:rPr>
        <w:t>Oecologia</w:t>
      </w:r>
      <w:r w:rsidRPr="001D03D5">
        <w:t xml:space="preserve"> </w:t>
      </w:r>
      <w:r w:rsidRPr="001D03D5">
        <w:rPr>
          <w:b/>
        </w:rPr>
        <w:t>153</w:t>
      </w:r>
      <w:r w:rsidRPr="001D03D5">
        <w:t xml:space="preserve">, 853 (2007). </w:t>
      </w:r>
      <w:hyperlink r:id="rId20" w:history="1">
        <w:r w:rsidRPr="001D03D5">
          <w:rPr>
            <w:rStyle w:val="Hyperlink"/>
          </w:rPr>
          <w:t>https://doi.org/10.1007/s00442-007-0781-4</w:t>
        </w:r>
      </w:hyperlink>
    </w:p>
    <w:p w14:paraId="76D92D36" w14:textId="4BAAC162" w:rsidR="001D03D5" w:rsidRPr="001D03D5" w:rsidRDefault="001D03D5" w:rsidP="001D03D5">
      <w:pPr>
        <w:pStyle w:val="EndNoteBibliography"/>
        <w:spacing w:after="0"/>
        <w:ind w:left="720" w:hanging="720"/>
      </w:pPr>
      <w:r w:rsidRPr="001D03D5">
        <w:t>10</w:t>
      </w:r>
      <w:r w:rsidRPr="001D03D5">
        <w:tab/>
        <w:t>Trivelpiece, W. Z.</w:t>
      </w:r>
      <w:r w:rsidRPr="001D03D5">
        <w:rPr>
          <w:i/>
        </w:rPr>
        <w:t xml:space="preserve"> et al.</w:t>
      </w:r>
      <w:r w:rsidRPr="001D03D5">
        <w:t xml:space="preserve"> Variability in krill biomass links harvesting and climate warming to penguin population changes in Antarctica. </w:t>
      </w:r>
      <w:r w:rsidRPr="001D03D5">
        <w:rPr>
          <w:i/>
        </w:rPr>
        <w:t>Proceedings of the National Academy of Sciences</w:t>
      </w:r>
      <w:r w:rsidRPr="001D03D5">
        <w:t xml:space="preserve"> (2011). </w:t>
      </w:r>
      <w:hyperlink r:id="rId21" w:history="1">
        <w:r w:rsidRPr="001D03D5">
          <w:rPr>
            <w:rStyle w:val="Hyperlink"/>
          </w:rPr>
          <w:t>https://doi.org/10.1073/pnas.1016560108</w:t>
        </w:r>
      </w:hyperlink>
    </w:p>
    <w:p w14:paraId="3002DAC8" w14:textId="77777777" w:rsidR="001D03D5" w:rsidRPr="001D03D5" w:rsidRDefault="001D03D5" w:rsidP="001D03D5">
      <w:pPr>
        <w:pStyle w:val="EndNoteBibliography"/>
        <w:spacing w:after="0"/>
        <w:ind w:left="720" w:hanging="720"/>
      </w:pPr>
      <w:r w:rsidRPr="001D03D5">
        <w:t>11</w:t>
      </w:r>
      <w:r w:rsidRPr="001D03D5">
        <w:tab/>
        <w:t>Southwell, C.</w:t>
      </w:r>
      <w:r w:rsidRPr="001D03D5">
        <w:rPr>
          <w:i/>
        </w:rPr>
        <w:t xml:space="preserve"> et al.</w:t>
      </w:r>
      <w:r w:rsidRPr="001D03D5">
        <w:t xml:space="preserve"> A review of data on abundance, trends in abundance, habitat use and diet of ice-breeding seals in the Southern Ocean. </w:t>
      </w:r>
      <w:r w:rsidRPr="001D03D5">
        <w:rPr>
          <w:i/>
        </w:rPr>
        <w:t>CCAMLR Science</w:t>
      </w:r>
      <w:r w:rsidRPr="001D03D5">
        <w:t xml:space="preserve"> </w:t>
      </w:r>
      <w:r w:rsidRPr="001D03D5">
        <w:rPr>
          <w:b/>
        </w:rPr>
        <w:t>19</w:t>
      </w:r>
      <w:r w:rsidRPr="001D03D5">
        <w:t xml:space="preserve">, 49-74 (2012). </w:t>
      </w:r>
    </w:p>
    <w:p w14:paraId="0EC4CE7C" w14:textId="418F1696" w:rsidR="001D03D5" w:rsidRPr="001D03D5" w:rsidRDefault="001D03D5" w:rsidP="001D03D5">
      <w:pPr>
        <w:pStyle w:val="EndNoteBibliography"/>
        <w:spacing w:after="0"/>
        <w:ind w:left="720" w:hanging="720"/>
      </w:pPr>
      <w:r w:rsidRPr="001D03D5">
        <w:lastRenderedPageBreak/>
        <w:t>12</w:t>
      </w:r>
      <w:r w:rsidRPr="001D03D5">
        <w:tab/>
        <w:t>Forcada, J.</w:t>
      </w:r>
      <w:r w:rsidRPr="001D03D5">
        <w:rPr>
          <w:i/>
        </w:rPr>
        <w:t xml:space="preserve"> et al.</w:t>
      </w:r>
      <w:r w:rsidRPr="001D03D5">
        <w:t xml:space="preserve"> Responses of Antarctic pack-ice seals to environmental change and increasing krill fishing. </w:t>
      </w:r>
      <w:r w:rsidRPr="001D03D5">
        <w:rPr>
          <w:i/>
        </w:rPr>
        <w:t>Biological Conservation</w:t>
      </w:r>
      <w:r w:rsidRPr="001D03D5">
        <w:t xml:space="preserve"> </w:t>
      </w:r>
      <w:r w:rsidRPr="001D03D5">
        <w:rPr>
          <w:b/>
        </w:rPr>
        <w:t>149</w:t>
      </w:r>
      <w:r w:rsidRPr="001D03D5">
        <w:t xml:space="preserve">, 40-50 (2012). </w:t>
      </w:r>
      <w:hyperlink r:id="rId22" w:history="1">
        <w:r w:rsidRPr="001D03D5">
          <w:rPr>
            <w:rStyle w:val="Hyperlink"/>
          </w:rPr>
          <w:t>https://doi.org/10.1016/j.biocon.2012.02.002</w:t>
        </w:r>
      </w:hyperlink>
    </w:p>
    <w:p w14:paraId="3ED1A672" w14:textId="0906108F" w:rsidR="001D03D5" w:rsidRPr="001D03D5" w:rsidRDefault="001D03D5" w:rsidP="001D03D5">
      <w:pPr>
        <w:pStyle w:val="EndNoteBibliography"/>
        <w:spacing w:after="0"/>
        <w:ind w:left="720" w:hanging="720"/>
      </w:pPr>
      <w:r w:rsidRPr="001D03D5">
        <w:t>13</w:t>
      </w:r>
      <w:r w:rsidRPr="001D03D5">
        <w:tab/>
        <w:t>Hückstädt, L. A.</w:t>
      </w:r>
      <w:r w:rsidRPr="001D03D5">
        <w:rPr>
          <w:i/>
        </w:rPr>
        <w:t xml:space="preserve"> et al.</w:t>
      </w:r>
      <w:r w:rsidRPr="001D03D5">
        <w:t xml:space="preserve"> Diet of a specialist in a changing environment: the crabeater seal along the western Antarctic Peninsula. </w:t>
      </w:r>
      <w:r w:rsidRPr="001D03D5">
        <w:rPr>
          <w:i/>
        </w:rPr>
        <w:t>Marine Ecology Progress Series</w:t>
      </w:r>
      <w:r w:rsidRPr="001D03D5">
        <w:t xml:space="preserve"> </w:t>
      </w:r>
      <w:r w:rsidRPr="001D03D5">
        <w:rPr>
          <w:b/>
        </w:rPr>
        <w:t>455</w:t>
      </w:r>
      <w:r w:rsidRPr="001D03D5">
        <w:t xml:space="preserve">, 287-301 (2012). </w:t>
      </w:r>
      <w:hyperlink r:id="rId23" w:history="1">
        <w:r w:rsidRPr="001D03D5">
          <w:rPr>
            <w:rStyle w:val="Hyperlink"/>
          </w:rPr>
          <w:t>https://doi.org/10.3354/meps09601</w:t>
        </w:r>
      </w:hyperlink>
    </w:p>
    <w:p w14:paraId="603E8AA7" w14:textId="45F380A9" w:rsidR="001D03D5" w:rsidRPr="001D03D5" w:rsidRDefault="001D03D5" w:rsidP="001D03D5">
      <w:pPr>
        <w:pStyle w:val="EndNoteBibliography"/>
        <w:spacing w:after="0"/>
        <w:ind w:left="720" w:hanging="720"/>
      </w:pPr>
      <w:r w:rsidRPr="001D03D5">
        <w:t>14</w:t>
      </w:r>
      <w:r w:rsidRPr="001D03D5">
        <w:tab/>
        <w:t>Bradshaw, C. J.</w:t>
      </w:r>
      <w:r w:rsidRPr="001D03D5">
        <w:rPr>
          <w:i/>
        </w:rPr>
        <w:t xml:space="preserve"> et al.</w:t>
      </w:r>
      <w:r w:rsidRPr="001D03D5">
        <w:t xml:space="preserve"> You are what you eat: describing the foraging ecology of southern elephant seals (</w:t>
      </w:r>
      <w:r w:rsidRPr="001D03D5">
        <w:rPr>
          <w:i/>
        </w:rPr>
        <w:t>Mirounga leonina</w:t>
      </w:r>
      <w:r w:rsidRPr="001D03D5">
        <w:t xml:space="preserve">) using blubber fatty acids. </w:t>
      </w:r>
      <w:r w:rsidRPr="001D03D5">
        <w:rPr>
          <w:i/>
        </w:rPr>
        <w:t>Proceedings of the Royal Society of London. Series B: Biological Sciences</w:t>
      </w:r>
      <w:r w:rsidRPr="001D03D5">
        <w:t xml:space="preserve"> </w:t>
      </w:r>
      <w:r w:rsidRPr="001D03D5">
        <w:rPr>
          <w:b/>
        </w:rPr>
        <w:t>270</w:t>
      </w:r>
      <w:r w:rsidRPr="001D03D5">
        <w:t xml:space="preserve">, 1283-1292 (2003). </w:t>
      </w:r>
      <w:hyperlink r:id="rId24" w:history="1">
        <w:r w:rsidRPr="001D03D5">
          <w:rPr>
            <w:rStyle w:val="Hyperlink"/>
          </w:rPr>
          <w:t>https://doi.org/10.1098/rspb.2003.2371</w:t>
        </w:r>
      </w:hyperlink>
    </w:p>
    <w:p w14:paraId="2A587DAB" w14:textId="370106E4" w:rsidR="001D03D5" w:rsidRPr="001D03D5" w:rsidRDefault="001D03D5" w:rsidP="001D03D5">
      <w:pPr>
        <w:pStyle w:val="EndNoteBibliography"/>
        <w:spacing w:after="0"/>
        <w:ind w:left="720" w:hanging="720"/>
      </w:pPr>
      <w:r w:rsidRPr="001D03D5">
        <w:t>15</w:t>
      </w:r>
      <w:r w:rsidRPr="001D03D5">
        <w:tab/>
        <w:t>Daneri, G. A.</w:t>
      </w:r>
      <w:r w:rsidRPr="001D03D5">
        <w:rPr>
          <w:i/>
        </w:rPr>
        <w:t xml:space="preserve"> et al.</w:t>
      </w:r>
      <w:r w:rsidRPr="001D03D5">
        <w:t xml:space="preserve"> The feeding habits of the Southern elephant seal, </w:t>
      </w:r>
      <w:r w:rsidRPr="001D03D5">
        <w:rPr>
          <w:i/>
        </w:rPr>
        <w:t>Mirounga leonina</w:t>
      </w:r>
      <w:r w:rsidRPr="001D03D5">
        <w:t xml:space="preserve">, at Isla 25 de Mayo/King George Island, South Shetland Islands. </w:t>
      </w:r>
      <w:r w:rsidRPr="001D03D5">
        <w:rPr>
          <w:i/>
        </w:rPr>
        <w:t>Polar Biology</w:t>
      </w:r>
      <w:r w:rsidRPr="001D03D5">
        <w:t xml:space="preserve"> </w:t>
      </w:r>
      <w:r w:rsidRPr="001D03D5">
        <w:rPr>
          <w:b/>
        </w:rPr>
        <w:t>38</w:t>
      </w:r>
      <w:r w:rsidRPr="001D03D5">
        <w:t xml:space="preserve">, 665-676 (2015). </w:t>
      </w:r>
      <w:hyperlink r:id="rId25" w:history="1">
        <w:r w:rsidRPr="001D03D5">
          <w:rPr>
            <w:rStyle w:val="Hyperlink"/>
          </w:rPr>
          <w:t>https://doi.org/10.1007/s00300-014-1629-0</w:t>
        </w:r>
      </w:hyperlink>
    </w:p>
    <w:p w14:paraId="763C5279" w14:textId="5F48CA90" w:rsidR="001D03D5" w:rsidRPr="001D03D5" w:rsidRDefault="001D03D5" w:rsidP="001D03D5">
      <w:pPr>
        <w:pStyle w:val="EndNoteBibliography"/>
        <w:spacing w:after="0"/>
        <w:ind w:left="720" w:hanging="720"/>
      </w:pPr>
      <w:r w:rsidRPr="001D03D5">
        <w:t>16</w:t>
      </w:r>
      <w:r w:rsidRPr="001D03D5">
        <w:tab/>
        <w:t xml:space="preserve">Casaux, R., Baroni, A. &amp; Ramón, A. The diet of the Weddell Seal </w:t>
      </w:r>
      <w:r w:rsidRPr="001D03D5">
        <w:rPr>
          <w:i/>
        </w:rPr>
        <w:t>Leptonychotes weddellii</w:t>
      </w:r>
      <w:r w:rsidRPr="001D03D5">
        <w:t xml:space="preserve"> at the Danco Coast, Antarctic Peninsula. </w:t>
      </w:r>
      <w:r w:rsidRPr="001D03D5">
        <w:rPr>
          <w:i/>
        </w:rPr>
        <w:t>Polar Biology</w:t>
      </w:r>
      <w:r w:rsidRPr="001D03D5">
        <w:t xml:space="preserve"> </w:t>
      </w:r>
      <w:r w:rsidRPr="001D03D5">
        <w:rPr>
          <w:b/>
        </w:rPr>
        <w:t>29</w:t>
      </w:r>
      <w:r w:rsidRPr="001D03D5">
        <w:t xml:space="preserve">, 257-262 (2006). </w:t>
      </w:r>
      <w:hyperlink r:id="rId26" w:history="1">
        <w:r w:rsidRPr="001D03D5">
          <w:rPr>
            <w:rStyle w:val="Hyperlink"/>
          </w:rPr>
          <w:t>https://doi.org/10.1007/s00300-005-0048-7</w:t>
        </w:r>
      </w:hyperlink>
    </w:p>
    <w:p w14:paraId="20D0588C" w14:textId="54241D8B" w:rsidR="001D03D5" w:rsidRPr="001D03D5" w:rsidRDefault="001D03D5" w:rsidP="001D03D5">
      <w:pPr>
        <w:pStyle w:val="EndNoteBibliography"/>
        <w:spacing w:after="0"/>
        <w:ind w:left="720" w:hanging="720"/>
      </w:pPr>
      <w:r w:rsidRPr="001D03D5">
        <w:t>17</w:t>
      </w:r>
      <w:r w:rsidRPr="001D03D5">
        <w:tab/>
        <w:t>Casaux, R.</w:t>
      </w:r>
      <w:r w:rsidRPr="001D03D5">
        <w:rPr>
          <w:i/>
        </w:rPr>
        <w:t xml:space="preserve"> et al.</w:t>
      </w:r>
      <w:r w:rsidRPr="001D03D5">
        <w:t xml:space="preserve"> Diet of the leopard seal (</w:t>
      </w:r>
      <w:r w:rsidRPr="001D03D5">
        <w:rPr>
          <w:i/>
        </w:rPr>
        <w:t>Hydrurga leptonyx</w:t>
      </w:r>
      <w:r w:rsidRPr="001D03D5">
        <w:t xml:space="preserve">) at the Danco Coast, Antarctic Peninsula. </w:t>
      </w:r>
      <w:r w:rsidRPr="001D03D5">
        <w:rPr>
          <w:i/>
        </w:rPr>
        <w:t>Polar Biology</w:t>
      </w:r>
      <w:r w:rsidRPr="001D03D5">
        <w:t xml:space="preserve"> </w:t>
      </w:r>
      <w:r w:rsidRPr="001D03D5">
        <w:rPr>
          <w:b/>
        </w:rPr>
        <w:t>32</w:t>
      </w:r>
      <w:r w:rsidRPr="001D03D5">
        <w:t xml:space="preserve">, 307-310 (2009). </w:t>
      </w:r>
      <w:hyperlink r:id="rId27" w:history="1">
        <w:r w:rsidRPr="001D03D5">
          <w:rPr>
            <w:rStyle w:val="Hyperlink"/>
          </w:rPr>
          <w:t>https://doi.org/10.1007/s00300-008-0567-0</w:t>
        </w:r>
      </w:hyperlink>
    </w:p>
    <w:p w14:paraId="178C7F90" w14:textId="767BD146" w:rsidR="001D03D5" w:rsidRPr="001D03D5" w:rsidRDefault="001D03D5" w:rsidP="001D03D5">
      <w:pPr>
        <w:pStyle w:val="EndNoteBibliography"/>
        <w:spacing w:after="0"/>
        <w:ind w:left="720" w:hanging="720"/>
      </w:pPr>
      <w:r w:rsidRPr="001D03D5">
        <w:t>18</w:t>
      </w:r>
      <w:r w:rsidRPr="001D03D5">
        <w:tab/>
        <w:t xml:space="preserve">Krause, D. J., Goebel, M. E. &amp; Kurle, C. M. Leopard seal diets in a rapidly warming polar region vary by year, season, sex, and body size. </w:t>
      </w:r>
      <w:r w:rsidRPr="001D03D5">
        <w:rPr>
          <w:i/>
        </w:rPr>
        <w:t>BMC Ecology</w:t>
      </w:r>
      <w:r w:rsidRPr="001D03D5">
        <w:t xml:space="preserve"> </w:t>
      </w:r>
      <w:r w:rsidRPr="001D03D5">
        <w:rPr>
          <w:b/>
        </w:rPr>
        <w:t>20</w:t>
      </w:r>
      <w:r w:rsidRPr="001D03D5">
        <w:t xml:space="preserve">, 32 (2020). </w:t>
      </w:r>
      <w:hyperlink r:id="rId28" w:history="1">
        <w:r w:rsidRPr="001D03D5">
          <w:rPr>
            <w:rStyle w:val="Hyperlink"/>
          </w:rPr>
          <w:t>https://doi.org/10.1186/s12898-020-00300-y</w:t>
        </w:r>
      </w:hyperlink>
    </w:p>
    <w:p w14:paraId="30A81D88" w14:textId="7FF2BE27" w:rsidR="001D03D5" w:rsidRPr="001D03D5" w:rsidRDefault="001D03D5" w:rsidP="001D03D5">
      <w:pPr>
        <w:pStyle w:val="EndNoteBibliography"/>
        <w:spacing w:after="0"/>
        <w:ind w:left="720" w:hanging="720"/>
      </w:pPr>
      <w:r w:rsidRPr="001D03D5">
        <w:t>19</w:t>
      </w:r>
      <w:r w:rsidRPr="001D03D5">
        <w:tab/>
        <w:t xml:space="preserve">Negri, A., Daneri, G., Coria, N., Corbalán, A. &amp; Negrete, J. Temporal variation in the summer diet of the weddell seal, leptonychotes weddellii, at hope bay, antarctic peninsula. </w:t>
      </w:r>
      <w:r w:rsidRPr="001D03D5">
        <w:rPr>
          <w:i/>
        </w:rPr>
        <w:t>Polar Biology</w:t>
      </w:r>
      <w:r w:rsidRPr="001D03D5">
        <w:t xml:space="preserve"> </w:t>
      </w:r>
      <w:r w:rsidRPr="001D03D5">
        <w:rPr>
          <w:b/>
        </w:rPr>
        <w:t>46</w:t>
      </w:r>
      <w:r w:rsidRPr="001D03D5">
        <w:t xml:space="preserve">, 111-121 (2023). </w:t>
      </w:r>
      <w:hyperlink r:id="rId29" w:history="1">
        <w:r w:rsidRPr="001D03D5">
          <w:rPr>
            <w:rStyle w:val="Hyperlink"/>
          </w:rPr>
          <w:t>https://doi.org/10.1007/s00300-022-03104-6</w:t>
        </w:r>
      </w:hyperlink>
    </w:p>
    <w:p w14:paraId="1C806687" w14:textId="6EBF762E" w:rsidR="001D03D5" w:rsidRPr="001D03D5" w:rsidRDefault="001D03D5" w:rsidP="001D03D5">
      <w:pPr>
        <w:pStyle w:val="EndNoteBibliography"/>
        <w:spacing w:after="0"/>
        <w:ind w:left="720" w:hanging="720"/>
      </w:pPr>
      <w:r w:rsidRPr="001D03D5">
        <w:t>20</w:t>
      </w:r>
      <w:r w:rsidRPr="001D03D5">
        <w:tab/>
        <w:t>Kinzey, D., Watters, G. M. &amp; Reiss, C. S. Selectivity and two biomass measures in an age-based assessment of Antarctic krill (</w:t>
      </w:r>
      <w:r w:rsidRPr="001D03D5">
        <w:rPr>
          <w:i/>
        </w:rPr>
        <w:t>Euphausia superba</w:t>
      </w:r>
      <w:r w:rsidRPr="001D03D5">
        <w:t xml:space="preserve">). </w:t>
      </w:r>
      <w:r w:rsidRPr="001D03D5">
        <w:rPr>
          <w:i/>
        </w:rPr>
        <w:t>Fisheries Research</w:t>
      </w:r>
      <w:r w:rsidRPr="001D03D5">
        <w:t xml:space="preserve"> </w:t>
      </w:r>
      <w:r w:rsidRPr="001D03D5">
        <w:rPr>
          <w:b/>
        </w:rPr>
        <w:t>168</w:t>
      </w:r>
      <w:r w:rsidRPr="001D03D5">
        <w:t xml:space="preserve">, 72-84 (2015). </w:t>
      </w:r>
      <w:hyperlink r:id="rId30" w:history="1">
        <w:r w:rsidRPr="001D03D5">
          <w:rPr>
            <w:rStyle w:val="Hyperlink"/>
          </w:rPr>
          <w:t>https://doi.org/10.1016/j.fishres.2015.03.023</w:t>
        </w:r>
      </w:hyperlink>
    </w:p>
    <w:p w14:paraId="4DE0F330" w14:textId="2A21957C" w:rsidR="001D03D5" w:rsidRPr="001D03D5" w:rsidRDefault="001D03D5" w:rsidP="001D03D5">
      <w:pPr>
        <w:pStyle w:val="EndNoteBibliography"/>
        <w:spacing w:after="0"/>
        <w:ind w:left="720" w:hanging="720"/>
      </w:pPr>
      <w:r w:rsidRPr="001D03D5">
        <w:t>21</w:t>
      </w:r>
      <w:r w:rsidRPr="001D03D5">
        <w:tab/>
        <w:t>Cox, M. J.</w:t>
      </w:r>
      <w:r w:rsidRPr="001D03D5">
        <w:rPr>
          <w:i/>
        </w:rPr>
        <w:t xml:space="preserve"> et al.</w:t>
      </w:r>
      <w:r w:rsidRPr="001D03D5">
        <w:t xml:space="preserve"> No evidence for a decline in the density of Antarctic krill </w:t>
      </w:r>
      <w:r w:rsidRPr="001D03D5">
        <w:rPr>
          <w:i/>
        </w:rPr>
        <w:t>Euphausia superba</w:t>
      </w:r>
      <w:r w:rsidRPr="001D03D5">
        <w:t xml:space="preserve"> Dana, 1850, in the Southwest Atlantic sector between 1976 and 2016. </w:t>
      </w:r>
      <w:r w:rsidRPr="001D03D5">
        <w:rPr>
          <w:i/>
        </w:rPr>
        <w:t>Journal of Crustacean Biology</w:t>
      </w:r>
      <w:r w:rsidRPr="001D03D5">
        <w:t xml:space="preserve"> </w:t>
      </w:r>
      <w:r w:rsidRPr="001D03D5">
        <w:rPr>
          <w:b/>
        </w:rPr>
        <w:t>38</w:t>
      </w:r>
      <w:r w:rsidRPr="001D03D5">
        <w:t xml:space="preserve">, 656-661 (2018). </w:t>
      </w:r>
      <w:hyperlink r:id="rId31" w:history="1">
        <w:r w:rsidRPr="001D03D5">
          <w:rPr>
            <w:rStyle w:val="Hyperlink"/>
          </w:rPr>
          <w:t>https://doi.org/10.1093/jcbiol/ruy072</w:t>
        </w:r>
      </w:hyperlink>
    </w:p>
    <w:p w14:paraId="55A7F107" w14:textId="6E1E5F5F" w:rsidR="001D03D5" w:rsidRPr="001D03D5" w:rsidRDefault="001D03D5" w:rsidP="001D03D5">
      <w:pPr>
        <w:pStyle w:val="EndNoteBibliography"/>
        <w:spacing w:after="0"/>
        <w:ind w:left="720" w:hanging="720"/>
      </w:pPr>
      <w:r w:rsidRPr="001D03D5">
        <w:t>22</w:t>
      </w:r>
      <w:r w:rsidRPr="001D03D5">
        <w:tab/>
        <w:t xml:space="preserve">Kinzey, D., Watters, G. M. &amp; Reiss, C. S. Estimating recruitment variability and productivity in Antarctic krill. </w:t>
      </w:r>
      <w:r w:rsidRPr="001D03D5">
        <w:rPr>
          <w:i/>
        </w:rPr>
        <w:t>Fisheries Research</w:t>
      </w:r>
      <w:r w:rsidRPr="001D03D5">
        <w:t xml:space="preserve"> </w:t>
      </w:r>
      <w:r w:rsidRPr="001D03D5">
        <w:rPr>
          <w:b/>
        </w:rPr>
        <w:t>217</w:t>
      </w:r>
      <w:r w:rsidRPr="001D03D5">
        <w:t xml:space="preserve">, 98-107 (2019). </w:t>
      </w:r>
      <w:hyperlink r:id="rId32" w:history="1">
        <w:r w:rsidRPr="001D03D5">
          <w:rPr>
            <w:rStyle w:val="Hyperlink"/>
          </w:rPr>
          <w:t>https://doi.org/10.1016/j.fishres.2018.09.027</w:t>
        </w:r>
      </w:hyperlink>
    </w:p>
    <w:p w14:paraId="46E9A8B2" w14:textId="650B1630" w:rsidR="001D03D5" w:rsidRPr="001D03D5" w:rsidRDefault="001D03D5" w:rsidP="001D03D5">
      <w:pPr>
        <w:pStyle w:val="EndNoteBibliography"/>
        <w:spacing w:after="0"/>
        <w:ind w:left="720" w:hanging="720"/>
      </w:pPr>
      <w:r w:rsidRPr="001D03D5">
        <w:t>23</w:t>
      </w:r>
      <w:r w:rsidRPr="001D03D5">
        <w:tab/>
        <w:t xml:space="preserve">Hill, S. L., Atkinson, A., Pakhomov, E. A. &amp; Siegel, V. Evidence for a decline in the population density of Antarctic krill </w:t>
      </w:r>
      <w:r w:rsidRPr="001D03D5">
        <w:rPr>
          <w:i/>
        </w:rPr>
        <w:t>Euphausia superba</w:t>
      </w:r>
      <w:r w:rsidRPr="001D03D5">
        <w:t xml:space="preserve"> Dana, 1850 still stands. A comment on Cox et al. </w:t>
      </w:r>
      <w:r w:rsidRPr="001D03D5">
        <w:rPr>
          <w:i/>
        </w:rPr>
        <w:t>Journal of Crustacean Biology</w:t>
      </w:r>
      <w:r w:rsidRPr="001D03D5">
        <w:t xml:space="preserve"> </w:t>
      </w:r>
      <w:r w:rsidRPr="001D03D5">
        <w:rPr>
          <w:b/>
        </w:rPr>
        <w:t>39</w:t>
      </w:r>
      <w:r w:rsidRPr="001D03D5">
        <w:t xml:space="preserve">, 316-322 (2019). </w:t>
      </w:r>
      <w:hyperlink r:id="rId33" w:history="1">
        <w:r w:rsidRPr="001D03D5">
          <w:rPr>
            <w:rStyle w:val="Hyperlink"/>
          </w:rPr>
          <w:t>https://doi.org/10.1093/jcbiol/ruz004</w:t>
        </w:r>
      </w:hyperlink>
    </w:p>
    <w:p w14:paraId="739B617D" w14:textId="40B95BCD" w:rsidR="001D03D5" w:rsidRPr="001D03D5" w:rsidRDefault="001D03D5" w:rsidP="001D03D5">
      <w:pPr>
        <w:pStyle w:val="EndNoteBibliography"/>
        <w:spacing w:after="0"/>
        <w:ind w:left="720" w:hanging="720"/>
      </w:pPr>
      <w:r w:rsidRPr="001D03D5">
        <w:t>24</w:t>
      </w:r>
      <w:r w:rsidRPr="001D03D5">
        <w:tab/>
        <w:t>Atkinson, A.</w:t>
      </w:r>
      <w:r w:rsidRPr="001D03D5">
        <w:rPr>
          <w:i/>
        </w:rPr>
        <w:t xml:space="preserve"> et al.</w:t>
      </w:r>
      <w:r w:rsidRPr="001D03D5">
        <w:t xml:space="preserve"> Krill (</w:t>
      </w:r>
      <w:r w:rsidRPr="001D03D5">
        <w:rPr>
          <w:i/>
        </w:rPr>
        <w:t>Euphausia superba</w:t>
      </w:r>
      <w:r w:rsidRPr="001D03D5">
        <w:t xml:space="preserve">) distribution contracts southward during rapid regional warming. </w:t>
      </w:r>
      <w:r w:rsidRPr="001D03D5">
        <w:rPr>
          <w:i/>
        </w:rPr>
        <w:t>Nature Climate Change</w:t>
      </w:r>
      <w:r w:rsidRPr="001D03D5">
        <w:t xml:space="preserve"> </w:t>
      </w:r>
      <w:r w:rsidRPr="001D03D5">
        <w:rPr>
          <w:b/>
        </w:rPr>
        <w:t>9</w:t>
      </w:r>
      <w:r w:rsidRPr="001D03D5">
        <w:t xml:space="preserve">, 142-147 (2019). </w:t>
      </w:r>
      <w:hyperlink r:id="rId34" w:history="1">
        <w:r w:rsidRPr="001D03D5">
          <w:rPr>
            <w:rStyle w:val="Hyperlink"/>
          </w:rPr>
          <w:t>https://doi.org/10.1038/s41558-018-0370-z</w:t>
        </w:r>
      </w:hyperlink>
    </w:p>
    <w:p w14:paraId="1BAB299C" w14:textId="4DB8B888" w:rsidR="001D03D5" w:rsidRPr="001D03D5" w:rsidRDefault="001D03D5" w:rsidP="001D03D5">
      <w:pPr>
        <w:pStyle w:val="EndNoteBibliography"/>
        <w:spacing w:after="0"/>
        <w:ind w:left="720" w:hanging="720"/>
      </w:pPr>
      <w:r w:rsidRPr="001D03D5">
        <w:t>25</w:t>
      </w:r>
      <w:r w:rsidRPr="001D03D5">
        <w:tab/>
        <w:t xml:space="preserve">Krause, D. J., Bonin, C. A., Goebel, M. E., Reiss, C. S. &amp; Watters, G. M. The Rapid Population Collapse of a Key Marine Predator in the Northern Antarctic Peninsula Endangers Genetic Diversity and Resilience to Climate Change. </w:t>
      </w:r>
      <w:r w:rsidRPr="001D03D5">
        <w:rPr>
          <w:i/>
        </w:rPr>
        <w:t>Frontiers in Marine Science</w:t>
      </w:r>
      <w:r w:rsidRPr="001D03D5">
        <w:t xml:space="preserve"> </w:t>
      </w:r>
      <w:r w:rsidRPr="001D03D5">
        <w:rPr>
          <w:b/>
        </w:rPr>
        <w:t>8</w:t>
      </w:r>
      <w:r w:rsidRPr="001D03D5">
        <w:t xml:space="preserve">, 796488 (2022). </w:t>
      </w:r>
      <w:hyperlink r:id="rId35" w:history="1">
        <w:r w:rsidRPr="001D03D5">
          <w:rPr>
            <w:rStyle w:val="Hyperlink"/>
          </w:rPr>
          <w:t>https://doi.org/10.3389/fmars.2021.796488</w:t>
        </w:r>
      </w:hyperlink>
    </w:p>
    <w:p w14:paraId="3D1047A7" w14:textId="4A0C9B9B" w:rsidR="001D03D5" w:rsidRPr="001D03D5" w:rsidRDefault="001D03D5" w:rsidP="001D03D5">
      <w:pPr>
        <w:pStyle w:val="EndNoteBibliography"/>
        <w:spacing w:after="0"/>
        <w:ind w:left="720" w:hanging="720"/>
      </w:pPr>
      <w:r w:rsidRPr="001D03D5">
        <w:t>26</w:t>
      </w:r>
      <w:r w:rsidRPr="001D03D5">
        <w:tab/>
        <w:t>Klemmedson, A. D.</w:t>
      </w:r>
      <w:r w:rsidRPr="001D03D5">
        <w:rPr>
          <w:i/>
        </w:rPr>
        <w:t xml:space="preserve"> et al.</w:t>
      </w:r>
      <w:r w:rsidRPr="001D03D5">
        <w:t xml:space="preserve"> Variability in age of a Southern Ocean myctophid (</w:t>
      </w:r>
      <w:r w:rsidRPr="001D03D5">
        <w:rPr>
          <w:i/>
        </w:rPr>
        <w:t>Gymnoscopelus nicholsi</w:t>
      </w:r>
      <w:r w:rsidRPr="001D03D5">
        <w:t xml:space="preserve">) derived from scat-recovered otoliths. </w:t>
      </w:r>
      <w:r w:rsidRPr="001D03D5">
        <w:rPr>
          <w:i/>
        </w:rPr>
        <w:t>Marine Ecology Progress Series</w:t>
      </w:r>
      <w:r w:rsidRPr="001D03D5">
        <w:t xml:space="preserve"> </w:t>
      </w:r>
      <w:r w:rsidRPr="001D03D5">
        <w:rPr>
          <w:b/>
        </w:rPr>
        <w:t>633</w:t>
      </w:r>
      <w:r w:rsidRPr="001D03D5">
        <w:t xml:space="preserve">, 55-69 (2020). </w:t>
      </w:r>
      <w:hyperlink r:id="rId36" w:history="1">
        <w:r w:rsidRPr="001D03D5">
          <w:rPr>
            <w:rStyle w:val="Hyperlink"/>
          </w:rPr>
          <w:t>https://doi.org/10.3354/meps13176</w:t>
        </w:r>
      </w:hyperlink>
    </w:p>
    <w:p w14:paraId="6CE15CCA" w14:textId="3A2EDB24" w:rsidR="001D03D5" w:rsidRPr="001D03D5" w:rsidRDefault="001D03D5" w:rsidP="001D03D5">
      <w:pPr>
        <w:pStyle w:val="EndNoteBibliography"/>
        <w:spacing w:after="0"/>
        <w:ind w:left="720" w:hanging="720"/>
      </w:pPr>
      <w:r w:rsidRPr="001D03D5">
        <w:lastRenderedPageBreak/>
        <w:t>27</w:t>
      </w:r>
      <w:r w:rsidRPr="001D03D5">
        <w:tab/>
        <w:t xml:space="preserve">Siniff, D. B., Garrott, R. A., Rotella, J. J., Fraser, W. R. &amp; Ainley, D. G. Opinion: Projecting the effects of environmental change on Antarctic seals. </w:t>
      </w:r>
      <w:r w:rsidRPr="001D03D5">
        <w:rPr>
          <w:i/>
        </w:rPr>
        <w:t>Antarctic Science</w:t>
      </w:r>
      <w:r w:rsidRPr="001D03D5">
        <w:t xml:space="preserve"> </w:t>
      </w:r>
      <w:r w:rsidRPr="001D03D5">
        <w:rPr>
          <w:b/>
        </w:rPr>
        <w:t>20</w:t>
      </w:r>
      <w:r w:rsidRPr="001D03D5">
        <w:t xml:space="preserve">, 425-435 (2008). </w:t>
      </w:r>
      <w:hyperlink r:id="rId37" w:history="1">
        <w:r w:rsidRPr="001D03D5">
          <w:rPr>
            <w:rStyle w:val="Hyperlink"/>
          </w:rPr>
          <w:t>https://doi.org/10.1017/S0954102008001351</w:t>
        </w:r>
      </w:hyperlink>
    </w:p>
    <w:p w14:paraId="696591EB" w14:textId="25173B68" w:rsidR="001D03D5" w:rsidRPr="001D03D5" w:rsidRDefault="001D03D5" w:rsidP="001D03D5">
      <w:pPr>
        <w:pStyle w:val="EndNoteBibliography"/>
        <w:spacing w:after="0"/>
        <w:ind w:left="720" w:hanging="720"/>
      </w:pPr>
      <w:r w:rsidRPr="001D03D5">
        <w:t>28</w:t>
      </w:r>
      <w:r w:rsidRPr="001D03D5">
        <w:tab/>
        <w:t>Hückstädt, L. A.</w:t>
      </w:r>
      <w:r w:rsidRPr="001D03D5">
        <w:rPr>
          <w:i/>
        </w:rPr>
        <w:t xml:space="preserve"> et al.</w:t>
      </w:r>
      <w:r w:rsidRPr="001D03D5">
        <w:t xml:space="preserve"> Projected shifts in the foraging habitat of crabeater seals along the Antarctic Peninsula. </w:t>
      </w:r>
      <w:r w:rsidRPr="001D03D5">
        <w:rPr>
          <w:i/>
        </w:rPr>
        <w:t>Nature Climate Change</w:t>
      </w:r>
      <w:r w:rsidRPr="001D03D5">
        <w:t xml:space="preserve"> </w:t>
      </w:r>
      <w:r w:rsidRPr="001D03D5">
        <w:rPr>
          <w:b/>
        </w:rPr>
        <w:t>10</w:t>
      </w:r>
      <w:r w:rsidRPr="001D03D5">
        <w:t xml:space="preserve">, 472-477 (2020). </w:t>
      </w:r>
      <w:hyperlink r:id="rId38" w:history="1">
        <w:r w:rsidRPr="001D03D5">
          <w:rPr>
            <w:rStyle w:val="Hyperlink"/>
          </w:rPr>
          <w:t>https://doi.org/10.1038/s41558-020-0745-9</w:t>
        </w:r>
      </w:hyperlink>
    </w:p>
    <w:p w14:paraId="40198901" w14:textId="0F5158D6" w:rsidR="001D03D5" w:rsidRPr="001D03D5" w:rsidRDefault="001D03D5" w:rsidP="001D03D5">
      <w:pPr>
        <w:pStyle w:val="EndNoteBibliography"/>
        <w:spacing w:after="0"/>
        <w:ind w:left="720" w:hanging="720"/>
      </w:pPr>
      <w:r w:rsidRPr="001D03D5">
        <w:t>29</w:t>
      </w:r>
      <w:r w:rsidRPr="001D03D5">
        <w:tab/>
        <w:t>Southwell, C.</w:t>
      </w:r>
      <w:r w:rsidRPr="001D03D5">
        <w:rPr>
          <w:i/>
        </w:rPr>
        <w:t xml:space="preserve"> et al.</w:t>
      </w:r>
      <w:r w:rsidRPr="001D03D5">
        <w:t xml:space="preserve"> Uncommon or cryptic? Challenges in estimating leopard seal abundance by conventional but state-of-the-art methods. </w:t>
      </w:r>
      <w:r w:rsidRPr="001D03D5">
        <w:rPr>
          <w:i/>
        </w:rPr>
        <w:t>Deep Sea Research Part I: Oceanographic Research Papers</w:t>
      </w:r>
      <w:r w:rsidRPr="001D03D5">
        <w:t xml:space="preserve"> </w:t>
      </w:r>
      <w:r w:rsidRPr="001D03D5">
        <w:rPr>
          <w:b/>
        </w:rPr>
        <w:t>55</w:t>
      </w:r>
      <w:r w:rsidRPr="001D03D5">
        <w:t xml:space="preserve">, 519-531 (2008). </w:t>
      </w:r>
      <w:hyperlink r:id="rId39" w:history="1">
        <w:r w:rsidRPr="001D03D5">
          <w:rPr>
            <w:rStyle w:val="Hyperlink"/>
          </w:rPr>
          <w:t>https://doi.org/10.1016/j.dsr.2008.01.005</w:t>
        </w:r>
      </w:hyperlink>
    </w:p>
    <w:p w14:paraId="5FBE2E40" w14:textId="04D10339" w:rsidR="001D03D5" w:rsidRPr="001D03D5" w:rsidRDefault="001D03D5" w:rsidP="001D03D5">
      <w:pPr>
        <w:pStyle w:val="EndNoteBibliography"/>
        <w:spacing w:after="0"/>
        <w:ind w:left="720" w:hanging="720"/>
      </w:pPr>
      <w:r w:rsidRPr="001D03D5">
        <w:t>30</w:t>
      </w:r>
      <w:r w:rsidRPr="001D03D5">
        <w:tab/>
        <w:t xml:space="preserve">Rogers, T. L., Ciaglia, M. B., Klinck, H. &amp; Southwell, C. Density can be misleading for low-density species: benefits of passive acoustic monitoring. </w:t>
      </w:r>
      <w:r w:rsidRPr="001D03D5">
        <w:rPr>
          <w:i/>
        </w:rPr>
        <w:t>PLoS ONE</w:t>
      </w:r>
      <w:r w:rsidRPr="001D03D5">
        <w:t xml:space="preserve"> </w:t>
      </w:r>
      <w:r w:rsidRPr="001D03D5">
        <w:rPr>
          <w:b/>
        </w:rPr>
        <w:t>8</w:t>
      </w:r>
      <w:r w:rsidRPr="001D03D5">
        <w:t xml:space="preserve">, e52542 (2013). </w:t>
      </w:r>
      <w:hyperlink r:id="rId40" w:history="1">
        <w:r w:rsidRPr="001D03D5">
          <w:rPr>
            <w:rStyle w:val="Hyperlink"/>
          </w:rPr>
          <w:t>https://doi.org/10.1371/journal.pone.0052542</w:t>
        </w:r>
      </w:hyperlink>
    </w:p>
    <w:p w14:paraId="2ED7DCEC" w14:textId="0BC95007" w:rsidR="001D03D5" w:rsidRPr="001D03D5" w:rsidRDefault="001D03D5" w:rsidP="001D03D5">
      <w:pPr>
        <w:pStyle w:val="EndNoteBibliography"/>
        <w:spacing w:after="0"/>
        <w:ind w:left="720" w:hanging="720"/>
      </w:pPr>
      <w:r w:rsidRPr="001D03D5">
        <w:t>31</w:t>
      </w:r>
      <w:r w:rsidRPr="001D03D5">
        <w:tab/>
        <w:t xml:space="preserve">Santora, J. A. &amp; Veit, R. R. Spatio-temporal persistence of top predator hotspots near the Antarctic Peninsula. </w:t>
      </w:r>
      <w:r w:rsidRPr="001D03D5">
        <w:rPr>
          <w:i/>
        </w:rPr>
        <w:t>Marine Ecology Progress Series</w:t>
      </w:r>
      <w:r w:rsidRPr="001D03D5">
        <w:t xml:space="preserve"> </w:t>
      </w:r>
      <w:r w:rsidRPr="001D03D5">
        <w:rPr>
          <w:b/>
        </w:rPr>
        <w:t>487</w:t>
      </w:r>
      <w:r w:rsidRPr="001D03D5">
        <w:t xml:space="preserve">, 287-304 (2013). </w:t>
      </w:r>
      <w:hyperlink r:id="rId41" w:history="1">
        <w:r w:rsidRPr="001D03D5">
          <w:rPr>
            <w:rStyle w:val="Hyperlink"/>
          </w:rPr>
          <w:t>https://doi.org/10.3354/meps10350</w:t>
        </w:r>
      </w:hyperlink>
    </w:p>
    <w:p w14:paraId="4C554122" w14:textId="77777777" w:rsidR="001D03D5" w:rsidRPr="001D03D5" w:rsidRDefault="001D03D5" w:rsidP="001D03D5">
      <w:pPr>
        <w:pStyle w:val="EndNoteBibliography"/>
        <w:spacing w:after="0"/>
        <w:ind w:left="720" w:hanging="720"/>
      </w:pPr>
      <w:r w:rsidRPr="001D03D5">
        <w:t>32</w:t>
      </w:r>
      <w:r w:rsidRPr="001D03D5">
        <w:tab/>
        <w:t xml:space="preserve">Management Plan for Antarctic Specially Protected Area (ASPA) No. 149 Cape Shirreff and San Telmo Island, Livingston Island, South Shetland Islands </w:t>
      </w:r>
      <w:r w:rsidRPr="001D03D5">
        <w:rPr>
          <w:i/>
        </w:rPr>
        <w:t>ATCM XLV Final Report</w:t>
      </w:r>
      <w:r w:rsidRPr="001D03D5">
        <w:t xml:space="preserve"> (2023). </w:t>
      </w:r>
    </w:p>
    <w:p w14:paraId="60717691" w14:textId="38A21A74" w:rsidR="001D03D5" w:rsidRPr="001D03D5" w:rsidRDefault="001D03D5" w:rsidP="001D03D5">
      <w:pPr>
        <w:pStyle w:val="EndNoteBibliography"/>
        <w:spacing w:after="0"/>
        <w:ind w:left="720" w:hanging="720"/>
      </w:pPr>
      <w:r w:rsidRPr="001D03D5">
        <w:t>33</w:t>
      </w:r>
      <w:r w:rsidRPr="001D03D5">
        <w:tab/>
        <w:t xml:space="preserve">R Core Team. R: A Language and Environment for Statistical Computing. R Foundation for Statistical Computing, Vienna, Austria. </w:t>
      </w:r>
      <w:hyperlink r:id="rId42" w:history="1">
        <w:r w:rsidRPr="001D03D5">
          <w:rPr>
            <w:rStyle w:val="Hyperlink"/>
          </w:rPr>
          <w:t>https://www.R-project.org/</w:t>
        </w:r>
      </w:hyperlink>
      <w:r w:rsidRPr="001D03D5">
        <w:t xml:space="preserve"> (2023).</w:t>
      </w:r>
    </w:p>
    <w:p w14:paraId="2185707D" w14:textId="19B9719D" w:rsidR="001D03D5" w:rsidRPr="001D03D5" w:rsidRDefault="001D03D5" w:rsidP="001D03D5">
      <w:pPr>
        <w:pStyle w:val="EndNoteBibliography"/>
        <w:spacing w:after="0"/>
        <w:ind w:left="720" w:hanging="720"/>
      </w:pPr>
      <w:r w:rsidRPr="001D03D5">
        <w:t>34</w:t>
      </w:r>
      <w:r w:rsidRPr="001D03D5">
        <w:tab/>
        <w:t>Woodman, S. M.</w:t>
      </w:r>
      <w:r w:rsidRPr="001D03D5">
        <w:rPr>
          <w:i/>
        </w:rPr>
        <w:t xml:space="preserve"> et al.</w:t>
      </w:r>
      <w:r w:rsidRPr="001D03D5">
        <w:t xml:space="preserve"> CS-PHOC: Weekly census counts of Southern Ocean phocids at Cape Shirreff, Livingston Island (1997-2023). </w:t>
      </w:r>
      <w:r w:rsidRPr="001D03D5">
        <w:rPr>
          <w:i/>
        </w:rPr>
        <w:t>SCAR - AntOBIS</w:t>
      </w:r>
      <w:r w:rsidRPr="001D03D5">
        <w:t xml:space="preserve"> (2024). </w:t>
      </w:r>
      <w:hyperlink r:id="rId43" w:history="1">
        <w:r w:rsidRPr="001D03D5">
          <w:rPr>
            <w:rStyle w:val="Hyperlink"/>
          </w:rPr>
          <w:t>https://doi.org/10.15468/d79fbe</w:t>
        </w:r>
      </w:hyperlink>
    </w:p>
    <w:p w14:paraId="650C3EDB" w14:textId="77777777" w:rsidR="001D03D5" w:rsidRPr="001D03D5" w:rsidRDefault="001D03D5" w:rsidP="001D03D5">
      <w:pPr>
        <w:pStyle w:val="EndNoteBibliography"/>
        <w:spacing w:after="0"/>
        <w:ind w:left="720" w:hanging="720"/>
      </w:pPr>
      <w:r w:rsidRPr="001D03D5">
        <w:t>35</w:t>
      </w:r>
      <w:r w:rsidRPr="001D03D5">
        <w:tab/>
        <w:t xml:space="preserve">Le Boeuf, B. J. &amp; Laws, R. M. </w:t>
      </w:r>
      <w:r w:rsidRPr="001D03D5">
        <w:rPr>
          <w:i/>
        </w:rPr>
        <w:t>Elephant seals: population ecology, behavior, and physiology</w:t>
      </w:r>
      <w:r w:rsidRPr="001D03D5">
        <w:t>.  (Univ of California Press, 1994).</w:t>
      </w:r>
    </w:p>
    <w:p w14:paraId="0462CCAC" w14:textId="40E3D195" w:rsidR="001D03D5" w:rsidRPr="001D03D5" w:rsidRDefault="001D03D5" w:rsidP="001D03D5">
      <w:pPr>
        <w:pStyle w:val="EndNoteBibliography"/>
        <w:spacing w:after="0"/>
        <w:ind w:left="720" w:hanging="720"/>
      </w:pPr>
      <w:r w:rsidRPr="001D03D5">
        <w:t>36</w:t>
      </w:r>
      <w:r w:rsidRPr="001D03D5">
        <w:tab/>
        <w:t xml:space="preserve">Lake, S., Burton, H. &amp; Hindell, M. Influence of time of day and month on Weddell seal haul-out patterns at the Vestfold Hills, Antarctica. </w:t>
      </w:r>
      <w:r w:rsidRPr="001D03D5">
        <w:rPr>
          <w:i/>
        </w:rPr>
        <w:t>Polar biology</w:t>
      </w:r>
      <w:r w:rsidRPr="001D03D5">
        <w:t xml:space="preserve"> </w:t>
      </w:r>
      <w:r w:rsidRPr="001D03D5">
        <w:rPr>
          <w:b/>
        </w:rPr>
        <w:t>18</w:t>
      </w:r>
      <w:r w:rsidRPr="001D03D5">
        <w:t xml:space="preserve">, 319-324 (1997). </w:t>
      </w:r>
      <w:hyperlink r:id="rId44" w:history="1">
        <w:r w:rsidRPr="001D03D5">
          <w:rPr>
            <w:rStyle w:val="Hyperlink"/>
          </w:rPr>
          <w:t>https://doi.org/10.1007/s003000050194</w:t>
        </w:r>
      </w:hyperlink>
    </w:p>
    <w:p w14:paraId="065CCF7C" w14:textId="7D4A6B9F" w:rsidR="001D03D5" w:rsidRPr="001D03D5" w:rsidRDefault="001D03D5" w:rsidP="001D03D5">
      <w:pPr>
        <w:pStyle w:val="EndNoteBibliography"/>
        <w:spacing w:after="0"/>
        <w:ind w:left="720" w:hanging="720"/>
      </w:pPr>
      <w:r w:rsidRPr="001D03D5">
        <w:t>37</w:t>
      </w:r>
      <w:r w:rsidRPr="001D03D5">
        <w:tab/>
        <w:t>Sato, K., Tsuchiya, Y., Kudoh, S. &amp; Naito, Y. Meteorological factors affecting the number of Weddell seals hauling-out on the ice during the molting season at Syowa Station, East Antarctica.</w:t>
      </w:r>
      <w:r w:rsidRPr="001D03D5">
        <w:rPr>
          <w:i/>
        </w:rPr>
        <w:t xml:space="preserve"> Polar Bioscience</w:t>
      </w:r>
      <w:r w:rsidRPr="001D03D5">
        <w:t xml:space="preserve"> </w:t>
      </w:r>
      <w:r w:rsidRPr="001D03D5">
        <w:rPr>
          <w:b/>
        </w:rPr>
        <w:t>16</w:t>
      </w:r>
      <w:r w:rsidRPr="001D03D5">
        <w:t xml:space="preserve">, 98-103 (2003). </w:t>
      </w:r>
      <w:hyperlink r:id="rId45" w:history="1">
        <w:r w:rsidRPr="001D03D5">
          <w:rPr>
            <w:rStyle w:val="Hyperlink"/>
          </w:rPr>
          <w:t>https://doi.org/10.15094/00006203</w:t>
        </w:r>
      </w:hyperlink>
    </w:p>
    <w:p w14:paraId="5B7A3263" w14:textId="69FB25A2" w:rsidR="001D03D5" w:rsidRPr="001D03D5" w:rsidRDefault="001D03D5" w:rsidP="001D03D5">
      <w:pPr>
        <w:pStyle w:val="EndNoteBibliography"/>
        <w:spacing w:after="0"/>
        <w:ind w:left="720" w:hanging="720"/>
      </w:pPr>
      <w:r w:rsidRPr="001D03D5">
        <w:t>38</w:t>
      </w:r>
      <w:r w:rsidRPr="001D03D5">
        <w:tab/>
        <w:t xml:space="preserve">Krause, D. J., Goebel, M. E., Marshall, G. J. &amp; Abernathy, K. Summer diving and haul‐out behavior of leopard seals (Hydrurga leptonyx) near mesopredator breeding colonies at Livingston Island, Antarctic Peninsula. </w:t>
      </w:r>
      <w:r w:rsidRPr="001D03D5">
        <w:rPr>
          <w:i/>
        </w:rPr>
        <w:t>Marine Mammal Science</w:t>
      </w:r>
      <w:r w:rsidRPr="001D03D5">
        <w:t xml:space="preserve"> </w:t>
      </w:r>
      <w:r w:rsidRPr="001D03D5">
        <w:rPr>
          <w:b/>
        </w:rPr>
        <w:t>32</w:t>
      </w:r>
      <w:r w:rsidRPr="001D03D5">
        <w:t xml:space="preserve">, 839-867 (2016). </w:t>
      </w:r>
      <w:hyperlink r:id="rId46" w:history="1">
        <w:r w:rsidRPr="001D03D5">
          <w:rPr>
            <w:rStyle w:val="Hyperlink"/>
          </w:rPr>
          <w:t>https://doi.org/10.1111/mms.12309</w:t>
        </w:r>
      </w:hyperlink>
    </w:p>
    <w:p w14:paraId="6A2BED31" w14:textId="77777777" w:rsidR="001D03D5" w:rsidRPr="001D03D5" w:rsidRDefault="001D03D5" w:rsidP="001D03D5">
      <w:pPr>
        <w:pStyle w:val="EndNoteBibliography"/>
        <w:ind w:left="720" w:hanging="720"/>
      </w:pPr>
      <w:r w:rsidRPr="001D03D5">
        <w:t>39</w:t>
      </w:r>
      <w:r w:rsidRPr="001D03D5">
        <w:tab/>
        <w:t xml:space="preserve">de Gracia, N. </w:t>
      </w:r>
      <w:r w:rsidRPr="001D03D5">
        <w:rPr>
          <w:i/>
        </w:rPr>
        <w:t>The Last Cold Place: A Field Season Studying Penguins in Antarctica</w:t>
      </w:r>
      <w:r w:rsidRPr="001D03D5">
        <w:t>.  (Scribner, 2023).</w:t>
      </w:r>
    </w:p>
    <w:p w14:paraId="33B1B4F4" w14:textId="79EBE7E3" w:rsidR="008C03A9" w:rsidRPr="008C03A9" w:rsidRDefault="00410D34" w:rsidP="00BA6EDE">
      <w:pPr>
        <w:jc w:val="left"/>
      </w:pPr>
      <w:r>
        <w:fldChar w:fldCharType="end"/>
      </w:r>
    </w:p>
    <w:sectPr w:rsidR="008C03A9" w:rsidRPr="008C03A9" w:rsidSect="00BF0D3F">
      <w:footerReference w:type="default" r:id="rId47"/>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A1665" w14:textId="77777777" w:rsidR="008E7FCC" w:rsidRDefault="008E7FCC" w:rsidP="007D356C">
      <w:r>
        <w:separator/>
      </w:r>
    </w:p>
  </w:endnote>
  <w:endnote w:type="continuationSeparator" w:id="0">
    <w:p w14:paraId="0D5A4C78" w14:textId="77777777" w:rsidR="008E7FCC" w:rsidRDefault="008E7FCC"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F39AD" w14:textId="77777777" w:rsidR="008E7FCC" w:rsidRDefault="008E7FCC" w:rsidP="007D356C">
      <w:r>
        <w:separator/>
      </w:r>
    </w:p>
  </w:footnote>
  <w:footnote w:type="continuationSeparator" w:id="0">
    <w:p w14:paraId="003A22D5" w14:textId="77777777" w:rsidR="008E7FCC" w:rsidRDefault="008E7FCC"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SM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record-ids&gt;&lt;/item&gt;&lt;/Libraries&gt;"/>
  </w:docVars>
  <w:rsids>
    <w:rsidRoot w:val="00C658AC"/>
    <w:rsid w:val="0000037C"/>
    <w:rsid w:val="00002B8E"/>
    <w:rsid w:val="0000316A"/>
    <w:rsid w:val="0000442D"/>
    <w:rsid w:val="00005A99"/>
    <w:rsid w:val="00010A41"/>
    <w:rsid w:val="00013FE3"/>
    <w:rsid w:val="00014E8F"/>
    <w:rsid w:val="00016AD7"/>
    <w:rsid w:val="000208A4"/>
    <w:rsid w:val="00021644"/>
    <w:rsid w:val="0002239D"/>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AF"/>
    <w:rsid w:val="000D04E6"/>
    <w:rsid w:val="000D101C"/>
    <w:rsid w:val="000D3B18"/>
    <w:rsid w:val="000D6C71"/>
    <w:rsid w:val="000E03CA"/>
    <w:rsid w:val="000E3551"/>
    <w:rsid w:val="000F2B76"/>
    <w:rsid w:val="000F377A"/>
    <w:rsid w:val="000F3E48"/>
    <w:rsid w:val="00104980"/>
    <w:rsid w:val="00105485"/>
    <w:rsid w:val="00106CF2"/>
    <w:rsid w:val="00114EF9"/>
    <w:rsid w:val="00116073"/>
    <w:rsid w:val="00117479"/>
    <w:rsid w:val="001178B5"/>
    <w:rsid w:val="00117E7C"/>
    <w:rsid w:val="00121977"/>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255"/>
    <w:rsid w:val="001B7594"/>
    <w:rsid w:val="001B77CC"/>
    <w:rsid w:val="001C5C17"/>
    <w:rsid w:val="001D0271"/>
    <w:rsid w:val="001D02E1"/>
    <w:rsid w:val="001D03D5"/>
    <w:rsid w:val="001D3E62"/>
    <w:rsid w:val="001D76D5"/>
    <w:rsid w:val="001E0B39"/>
    <w:rsid w:val="001E2031"/>
    <w:rsid w:val="001E5237"/>
    <w:rsid w:val="001E52BB"/>
    <w:rsid w:val="001E69D2"/>
    <w:rsid w:val="001F4ACE"/>
    <w:rsid w:val="001F5430"/>
    <w:rsid w:val="001F60A0"/>
    <w:rsid w:val="001F6BDA"/>
    <w:rsid w:val="00200EAE"/>
    <w:rsid w:val="00203F22"/>
    <w:rsid w:val="00207F29"/>
    <w:rsid w:val="00213B57"/>
    <w:rsid w:val="00220D27"/>
    <w:rsid w:val="00223B44"/>
    <w:rsid w:val="00223D19"/>
    <w:rsid w:val="002243B4"/>
    <w:rsid w:val="00224FE3"/>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5FBA"/>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4767"/>
    <w:rsid w:val="00315BC2"/>
    <w:rsid w:val="00316A3E"/>
    <w:rsid w:val="00322B21"/>
    <w:rsid w:val="003232B0"/>
    <w:rsid w:val="00326346"/>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1D7"/>
    <w:rsid w:val="00384DE8"/>
    <w:rsid w:val="00384E9C"/>
    <w:rsid w:val="003958DC"/>
    <w:rsid w:val="00396F60"/>
    <w:rsid w:val="00397848"/>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3C1D"/>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5F7A"/>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2BF7"/>
    <w:rsid w:val="00564FDD"/>
    <w:rsid w:val="00566A96"/>
    <w:rsid w:val="00566F9E"/>
    <w:rsid w:val="005677D5"/>
    <w:rsid w:val="0057112A"/>
    <w:rsid w:val="005724DC"/>
    <w:rsid w:val="00572512"/>
    <w:rsid w:val="00573418"/>
    <w:rsid w:val="00573D04"/>
    <w:rsid w:val="00580361"/>
    <w:rsid w:val="00584A60"/>
    <w:rsid w:val="00585FB1"/>
    <w:rsid w:val="005938A2"/>
    <w:rsid w:val="00594ADB"/>
    <w:rsid w:val="00596E02"/>
    <w:rsid w:val="005A3F18"/>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0361"/>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233DF"/>
    <w:rsid w:val="008311C8"/>
    <w:rsid w:val="0083352D"/>
    <w:rsid w:val="00837363"/>
    <w:rsid w:val="00841AA9"/>
    <w:rsid w:val="0084292B"/>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8E7FCC"/>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3544"/>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602E"/>
    <w:rsid w:val="00B074B7"/>
    <w:rsid w:val="00B07F72"/>
    <w:rsid w:val="00B1140D"/>
    <w:rsid w:val="00B141EE"/>
    <w:rsid w:val="00B15CB6"/>
    <w:rsid w:val="00B16BA2"/>
    <w:rsid w:val="00B2161C"/>
    <w:rsid w:val="00B239CC"/>
    <w:rsid w:val="00B26AF2"/>
    <w:rsid w:val="00B31FF4"/>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663E3"/>
    <w:rsid w:val="00B70C7B"/>
    <w:rsid w:val="00B72505"/>
    <w:rsid w:val="00B726F4"/>
    <w:rsid w:val="00B74693"/>
    <w:rsid w:val="00B80F82"/>
    <w:rsid w:val="00B8206B"/>
    <w:rsid w:val="00B82961"/>
    <w:rsid w:val="00B82BBC"/>
    <w:rsid w:val="00B82DCD"/>
    <w:rsid w:val="00B83477"/>
    <w:rsid w:val="00B84A4F"/>
    <w:rsid w:val="00B918C9"/>
    <w:rsid w:val="00B91E09"/>
    <w:rsid w:val="00B95C2D"/>
    <w:rsid w:val="00B96513"/>
    <w:rsid w:val="00BA2FFA"/>
    <w:rsid w:val="00BA4D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08C2"/>
    <w:rsid w:val="00BE1245"/>
    <w:rsid w:val="00BE6A84"/>
    <w:rsid w:val="00BE6FFC"/>
    <w:rsid w:val="00BF0D3F"/>
    <w:rsid w:val="00BF2DD3"/>
    <w:rsid w:val="00BF662B"/>
    <w:rsid w:val="00BF6D5A"/>
    <w:rsid w:val="00C006C7"/>
    <w:rsid w:val="00C00950"/>
    <w:rsid w:val="00C01764"/>
    <w:rsid w:val="00C03EA6"/>
    <w:rsid w:val="00C05173"/>
    <w:rsid w:val="00C065BF"/>
    <w:rsid w:val="00C07E37"/>
    <w:rsid w:val="00C10CDF"/>
    <w:rsid w:val="00C124D9"/>
    <w:rsid w:val="00C125DD"/>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07EA"/>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5E0B"/>
    <w:rsid w:val="00D261AA"/>
    <w:rsid w:val="00D26630"/>
    <w:rsid w:val="00D2779E"/>
    <w:rsid w:val="00D32798"/>
    <w:rsid w:val="00D34A32"/>
    <w:rsid w:val="00D356D0"/>
    <w:rsid w:val="00D35B3A"/>
    <w:rsid w:val="00D37E11"/>
    <w:rsid w:val="00D440B6"/>
    <w:rsid w:val="00D45504"/>
    <w:rsid w:val="00D462E9"/>
    <w:rsid w:val="00D46748"/>
    <w:rsid w:val="00D51789"/>
    <w:rsid w:val="00D54F42"/>
    <w:rsid w:val="00D64CF9"/>
    <w:rsid w:val="00D66597"/>
    <w:rsid w:val="00D66B90"/>
    <w:rsid w:val="00D678F3"/>
    <w:rsid w:val="00D74D18"/>
    <w:rsid w:val="00D81988"/>
    <w:rsid w:val="00D81C84"/>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5B14"/>
    <w:rsid w:val="00E874D7"/>
    <w:rsid w:val="00E87F40"/>
    <w:rsid w:val="00E9475F"/>
    <w:rsid w:val="00E94BB4"/>
    <w:rsid w:val="00EB20FF"/>
    <w:rsid w:val="00EB3103"/>
    <w:rsid w:val="00EB3C1E"/>
    <w:rsid w:val="00EB5742"/>
    <w:rsid w:val="00EB59AD"/>
    <w:rsid w:val="00EB5C48"/>
    <w:rsid w:val="00EC38A0"/>
    <w:rsid w:val="00EC72BC"/>
    <w:rsid w:val="00ED041D"/>
    <w:rsid w:val="00ED207D"/>
    <w:rsid w:val="00ED20FD"/>
    <w:rsid w:val="00ED2F46"/>
    <w:rsid w:val="00ED41F4"/>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0A8B"/>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3/a:1026021217991" TargetMode="External"/><Relationship Id="rId18" Type="http://schemas.openxmlformats.org/officeDocument/2006/relationships/hyperlink" Target="https://doi.org/10.1371/journal.pone.0191011" TargetMode="External"/><Relationship Id="rId26" Type="http://schemas.openxmlformats.org/officeDocument/2006/relationships/hyperlink" Target="https://doi.org/10.1007/s00300-005-0048-7" TargetMode="External"/><Relationship Id="rId39" Type="http://schemas.openxmlformats.org/officeDocument/2006/relationships/hyperlink" Target="https://doi.org/10.1016/j.dsr.2008.01.005" TargetMode="External"/><Relationship Id="rId21" Type="http://schemas.openxmlformats.org/officeDocument/2006/relationships/hyperlink" Target="https://doi.org/10.1073/pnas.1016560108" TargetMode="External"/><Relationship Id="rId34" Type="http://schemas.openxmlformats.org/officeDocument/2006/relationships/hyperlink" Target="https://doi.org/10.1038/s41558-018-0370-z" TargetMode="External"/><Relationship Id="rId42" Type="http://schemas.openxmlformats.org/officeDocument/2006/relationships/hyperlink" Target="https://www.R-project.org/"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polar.2010.05.001" TargetMode="External"/><Relationship Id="rId29" Type="http://schemas.openxmlformats.org/officeDocument/2006/relationships/hyperlink" Target="https://doi.org/10.1007/s00300-022-03104-6" TargetMode="External"/><Relationship Id="rId11" Type="http://schemas.openxmlformats.org/officeDocument/2006/relationships/hyperlink" Target="https://github.com/us-amlr/cs-phoc" TargetMode="External"/><Relationship Id="rId24" Type="http://schemas.openxmlformats.org/officeDocument/2006/relationships/hyperlink" Target="https://doi.org/10.1098/rspb.2003.2371" TargetMode="External"/><Relationship Id="rId32" Type="http://schemas.openxmlformats.org/officeDocument/2006/relationships/hyperlink" Target="https://doi.org/10.1016/j.fishres.2018.09.027" TargetMode="External"/><Relationship Id="rId37" Type="http://schemas.openxmlformats.org/officeDocument/2006/relationships/hyperlink" Target="https://doi.org/10.1017/S0954102008001351" TargetMode="External"/><Relationship Id="rId40" Type="http://schemas.openxmlformats.org/officeDocument/2006/relationships/hyperlink" Target="https://doi.org/10.1371/journal.pone.0052542" TargetMode="External"/><Relationship Id="rId45" Type="http://schemas.openxmlformats.org/officeDocument/2006/relationships/hyperlink" Target="https://doi.org/10.15094/00006203" TargetMode="External"/><Relationship Id="rId5" Type="http://schemas.openxmlformats.org/officeDocument/2006/relationships/webSettings" Target="webSettings.xml"/><Relationship Id="rId15" Type="http://schemas.openxmlformats.org/officeDocument/2006/relationships/hyperlink" Target="https://doi.org/10.1029/2005GL024042" TargetMode="External"/><Relationship Id="rId23" Type="http://schemas.openxmlformats.org/officeDocument/2006/relationships/hyperlink" Target="https://doi.org/10.3354/meps09601" TargetMode="External"/><Relationship Id="rId28" Type="http://schemas.openxmlformats.org/officeDocument/2006/relationships/hyperlink" Target="https://doi.org/10.1186/s12898-020-00300-y" TargetMode="External"/><Relationship Id="rId36" Type="http://schemas.openxmlformats.org/officeDocument/2006/relationships/hyperlink" Target="https://doi.org/10.3354/meps13176" TargetMode="External"/><Relationship Id="rId49" Type="http://schemas.openxmlformats.org/officeDocument/2006/relationships/theme" Target="theme/theme1.xml"/><Relationship Id="rId10" Type="http://schemas.openxmlformats.org/officeDocument/2006/relationships/hyperlink" Target="http://www.biodiversity.aq" TargetMode="External"/><Relationship Id="rId19" Type="http://schemas.openxmlformats.org/officeDocument/2006/relationships/hyperlink" Target="https://doi.org/10.1111/gcb.16009" TargetMode="External"/><Relationship Id="rId31" Type="http://schemas.openxmlformats.org/officeDocument/2006/relationships/hyperlink" Target="https://doi.org/10.1093/jcbiol/ruy072" TargetMode="External"/><Relationship Id="rId44" Type="http://schemas.openxmlformats.org/officeDocument/2006/relationships/hyperlink" Target="https://doi.org/10.1007/s003000050194" TargetMode="External"/><Relationship Id="rId4" Type="http://schemas.openxmlformats.org/officeDocument/2006/relationships/settings" Target="settings.xml"/><Relationship Id="rId9" Type="http://schemas.openxmlformats.org/officeDocument/2006/relationships/hyperlink" Target="www.biodiversity.aq" TargetMode="External"/><Relationship Id="rId14" Type="http://schemas.openxmlformats.org/officeDocument/2006/relationships/hyperlink" Target="https://doi.org/10.1017/S0032247413000296" TargetMode="External"/><Relationship Id="rId22" Type="http://schemas.openxmlformats.org/officeDocument/2006/relationships/hyperlink" Target="https://doi.org/10.1016/j.biocon.2012.02.002" TargetMode="External"/><Relationship Id="rId27" Type="http://schemas.openxmlformats.org/officeDocument/2006/relationships/hyperlink" Target="https://doi.org/10.1007/s00300-008-0567-0" TargetMode="External"/><Relationship Id="rId30" Type="http://schemas.openxmlformats.org/officeDocument/2006/relationships/hyperlink" Target="https://doi.org/10.1016/j.fishres.2015.03.023" TargetMode="External"/><Relationship Id="rId35" Type="http://schemas.openxmlformats.org/officeDocument/2006/relationships/hyperlink" Target="https://doi.org/10.3389/fmars.2021.796488" TargetMode="External"/><Relationship Id="rId43" Type="http://schemas.openxmlformats.org/officeDocument/2006/relationships/hyperlink" Target="https://doi.org/10.15468/d79fbe" TargetMode="External"/><Relationship Id="rId48" Type="http://schemas.openxmlformats.org/officeDocument/2006/relationships/fontTable" Target="fontTable.xml"/><Relationship Id="rId8" Type="http://schemas.openxmlformats.org/officeDocument/2006/relationships/hyperlink" Target="http://www.biodiversity.aq" TargetMode="External"/><Relationship Id="rId3" Type="http://schemas.openxmlformats.org/officeDocument/2006/relationships/styles" Target="styles.xml"/><Relationship Id="rId12" Type="http://schemas.openxmlformats.org/officeDocument/2006/relationships/hyperlink" Target="https://github.com/us-amlr/cs-phoc" TargetMode="External"/><Relationship Id="rId17" Type="http://schemas.openxmlformats.org/officeDocument/2006/relationships/hyperlink" Target="https://doi.org/10.5670/oceanog.2013.62" TargetMode="External"/><Relationship Id="rId25" Type="http://schemas.openxmlformats.org/officeDocument/2006/relationships/hyperlink" Target="https://doi.org/10.1007/s00300-014-1629-0" TargetMode="External"/><Relationship Id="rId33" Type="http://schemas.openxmlformats.org/officeDocument/2006/relationships/hyperlink" Target="https://doi.org/10.1093/jcbiol/ruz004" TargetMode="External"/><Relationship Id="rId38" Type="http://schemas.openxmlformats.org/officeDocument/2006/relationships/hyperlink" Target="https://doi.org/10.1038/s41558-020-0745-9" TargetMode="External"/><Relationship Id="rId46" Type="http://schemas.openxmlformats.org/officeDocument/2006/relationships/hyperlink" Target="https://doi.org/10.1111/mms.12309" TargetMode="External"/><Relationship Id="rId20" Type="http://schemas.openxmlformats.org/officeDocument/2006/relationships/hyperlink" Target="https://doi.org/10.1007/s00442-007-0781-4" TargetMode="External"/><Relationship Id="rId41" Type="http://schemas.openxmlformats.org/officeDocument/2006/relationships/hyperlink" Target="https://doi.org/10.3354/meps10350"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F367F9-F104-47B7-AE60-D3858E1E7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8</TotalTime>
  <Pages>8</Pages>
  <Words>6801</Words>
  <Characters>38768</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547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65</cp:revision>
  <dcterms:created xsi:type="dcterms:W3CDTF">2023-09-27T15:27:00Z</dcterms:created>
  <dcterms:modified xsi:type="dcterms:W3CDTF">2024-02-29T21:42:00Z</dcterms:modified>
</cp:coreProperties>
</file>